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5A0AA0" w14:textId="77777777" w:rsidR="00025284" w:rsidRDefault="00025284" w:rsidP="00FE2521">
      <w:pPr>
        <w:pStyle w:val="Heading1"/>
      </w:pPr>
    </w:p>
    <w:sdt>
      <w:sdtPr>
        <w:id w:val="1401559167"/>
        <w:docPartObj>
          <w:docPartGallery w:val="Table of Contents"/>
          <w:docPartUnique/>
        </w:docPartObj>
      </w:sdtPr>
      <w:sdtEndPr>
        <w:rPr>
          <w:rFonts w:asciiTheme="minorHAnsi" w:eastAsiaTheme="minorEastAsia" w:hAnsiTheme="minorHAnsi" w:cstheme="minorBidi"/>
          <w:b/>
          <w:bCs/>
          <w:noProof/>
          <w:color w:val="auto"/>
          <w:sz w:val="22"/>
          <w:szCs w:val="22"/>
        </w:rPr>
      </w:sdtEndPr>
      <w:sdtContent>
        <w:p w14:paraId="767E4788" w14:textId="6D2E1B44" w:rsidR="00025284" w:rsidRDefault="00025284">
          <w:pPr>
            <w:pStyle w:val="TOCHeading"/>
          </w:pPr>
          <w:r>
            <w:t>Contents</w:t>
          </w:r>
        </w:p>
        <w:p w14:paraId="32595A64" w14:textId="315526B8" w:rsidR="00025284" w:rsidRDefault="00025284">
          <w:pPr>
            <w:pStyle w:val="TOC1"/>
            <w:tabs>
              <w:tab w:val="right" w:leader="dot" w:pos="9016"/>
            </w:tabs>
            <w:rPr>
              <w:noProof/>
            </w:rPr>
          </w:pPr>
          <w:r>
            <w:fldChar w:fldCharType="begin"/>
          </w:r>
          <w:r>
            <w:instrText xml:space="preserve"> TOC \o "1-3" \h \z \u </w:instrText>
          </w:r>
          <w:r>
            <w:fldChar w:fldCharType="separate"/>
          </w:r>
          <w:hyperlink w:anchor="_Toc75783387" w:history="1">
            <w:r w:rsidRPr="00F550A9">
              <w:rPr>
                <w:rStyle w:val="Hyperlink"/>
                <w:noProof/>
              </w:rPr>
              <w:t>Summary</w:t>
            </w:r>
            <w:r>
              <w:rPr>
                <w:noProof/>
                <w:webHidden/>
              </w:rPr>
              <w:tab/>
            </w:r>
            <w:r>
              <w:rPr>
                <w:noProof/>
                <w:webHidden/>
              </w:rPr>
              <w:fldChar w:fldCharType="begin"/>
            </w:r>
            <w:r>
              <w:rPr>
                <w:noProof/>
                <w:webHidden/>
              </w:rPr>
              <w:instrText xml:space="preserve"> PAGEREF _Toc75783387 \h </w:instrText>
            </w:r>
            <w:r>
              <w:rPr>
                <w:noProof/>
                <w:webHidden/>
              </w:rPr>
            </w:r>
            <w:r>
              <w:rPr>
                <w:noProof/>
                <w:webHidden/>
              </w:rPr>
              <w:fldChar w:fldCharType="separate"/>
            </w:r>
            <w:r>
              <w:rPr>
                <w:noProof/>
                <w:webHidden/>
              </w:rPr>
              <w:t>2</w:t>
            </w:r>
            <w:r>
              <w:rPr>
                <w:noProof/>
                <w:webHidden/>
              </w:rPr>
              <w:fldChar w:fldCharType="end"/>
            </w:r>
          </w:hyperlink>
        </w:p>
        <w:p w14:paraId="28ED6D32" w14:textId="7D3AF514" w:rsidR="00025284" w:rsidRDefault="00025284">
          <w:pPr>
            <w:pStyle w:val="TOC1"/>
            <w:tabs>
              <w:tab w:val="right" w:leader="dot" w:pos="9016"/>
            </w:tabs>
            <w:rPr>
              <w:noProof/>
            </w:rPr>
          </w:pPr>
          <w:hyperlink w:anchor="_Toc75783388" w:history="1">
            <w:r w:rsidRPr="00F550A9">
              <w:rPr>
                <w:rStyle w:val="Hyperlink"/>
                <w:noProof/>
              </w:rPr>
              <w:t>1 – Introduction</w:t>
            </w:r>
            <w:r>
              <w:rPr>
                <w:noProof/>
                <w:webHidden/>
              </w:rPr>
              <w:tab/>
            </w:r>
            <w:r>
              <w:rPr>
                <w:noProof/>
                <w:webHidden/>
              </w:rPr>
              <w:fldChar w:fldCharType="begin"/>
            </w:r>
            <w:r>
              <w:rPr>
                <w:noProof/>
                <w:webHidden/>
              </w:rPr>
              <w:instrText xml:space="preserve"> PAGEREF _Toc75783388 \h </w:instrText>
            </w:r>
            <w:r>
              <w:rPr>
                <w:noProof/>
                <w:webHidden/>
              </w:rPr>
            </w:r>
            <w:r>
              <w:rPr>
                <w:noProof/>
                <w:webHidden/>
              </w:rPr>
              <w:fldChar w:fldCharType="separate"/>
            </w:r>
            <w:r>
              <w:rPr>
                <w:noProof/>
                <w:webHidden/>
              </w:rPr>
              <w:t>2</w:t>
            </w:r>
            <w:r>
              <w:rPr>
                <w:noProof/>
                <w:webHidden/>
              </w:rPr>
              <w:fldChar w:fldCharType="end"/>
            </w:r>
          </w:hyperlink>
        </w:p>
        <w:p w14:paraId="3782D9DA" w14:textId="4BDEE81B" w:rsidR="00025284" w:rsidRDefault="00025284">
          <w:pPr>
            <w:pStyle w:val="TOC2"/>
            <w:tabs>
              <w:tab w:val="right" w:leader="dot" w:pos="9016"/>
            </w:tabs>
            <w:rPr>
              <w:noProof/>
            </w:rPr>
          </w:pPr>
          <w:hyperlink w:anchor="_Toc75783389" w:history="1">
            <w:r w:rsidRPr="00F550A9">
              <w:rPr>
                <w:rStyle w:val="Hyperlink"/>
                <w:noProof/>
              </w:rPr>
              <w:t>1.1 – Aotea, Great Barrier Island</w:t>
            </w:r>
            <w:r>
              <w:rPr>
                <w:noProof/>
                <w:webHidden/>
              </w:rPr>
              <w:tab/>
            </w:r>
            <w:r>
              <w:rPr>
                <w:noProof/>
                <w:webHidden/>
              </w:rPr>
              <w:fldChar w:fldCharType="begin"/>
            </w:r>
            <w:r>
              <w:rPr>
                <w:noProof/>
                <w:webHidden/>
              </w:rPr>
              <w:instrText xml:space="preserve"> PAGEREF _Toc75783389 \h </w:instrText>
            </w:r>
            <w:r>
              <w:rPr>
                <w:noProof/>
                <w:webHidden/>
              </w:rPr>
            </w:r>
            <w:r>
              <w:rPr>
                <w:noProof/>
                <w:webHidden/>
              </w:rPr>
              <w:fldChar w:fldCharType="separate"/>
            </w:r>
            <w:r>
              <w:rPr>
                <w:noProof/>
                <w:webHidden/>
              </w:rPr>
              <w:t>2</w:t>
            </w:r>
            <w:r>
              <w:rPr>
                <w:noProof/>
                <w:webHidden/>
              </w:rPr>
              <w:fldChar w:fldCharType="end"/>
            </w:r>
          </w:hyperlink>
        </w:p>
        <w:p w14:paraId="31EC4CFF" w14:textId="78392423" w:rsidR="00025284" w:rsidRDefault="00025284">
          <w:pPr>
            <w:pStyle w:val="TOC2"/>
            <w:tabs>
              <w:tab w:val="right" w:leader="dot" w:pos="9016"/>
            </w:tabs>
            <w:rPr>
              <w:noProof/>
            </w:rPr>
          </w:pPr>
          <w:hyperlink w:anchor="_Toc75783390" w:history="1">
            <w:r w:rsidRPr="00F550A9">
              <w:rPr>
                <w:rStyle w:val="Hyperlink"/>
                <w:noProof/>
              </w:rPr>
              <w:t>1.2 – Birds of Aotea</w:t>
            </w:r>
            <w:r>
              <w:rPr>
                <w:noProof/>
                <w:webHidden/>
              </w:rPr>
              <w:tab/>
            </w:r>
            <w:r>
              <w:rPr>
                <w:noProof/>
                <w:webHidden/>
              </w:rPr>
              <w:fldChar w:fldCharType="begin"/>
            </w:r>
            <w:r>
              <w:rPr>
                <w:noProof/>
                <w:webHidden/>
              </w:rPr>
              <w:instrText xml:space="preserve"> PAGEREF _Toc75783390 \h </w:instrText>
            </w:r>
            <w:r>
              <w:rPr>
                <w:noProof/>
                <w:webHidden/>
              </w:rPr>
            </w:r>
            <w:r>
              <w:rPr>
                <w:noProof/>
                <w:webHidden/>
              </w:rPr>
              <w:fldChar w:fldCharType="separate"/>
            </w:r>
            <w:r>
              <w:rPr>
                <w:noProof/>
                <w:webHidden/>
              </w:rPr>
              <w:t>2</w:t>
            </w:r>
            <w:r>
              <w:rPr>
                <w:noProof/>
                <w:webHidden/>
              </w:rPr>
              <w:fldChar w:fldCharType="end"/>
            </w:r>
          </w:hyperlink>
        </w:p>
        <w:p w14:paraId="5152B371" w14:textId="193A5BA4" w:rsidR="00025284" w:rsidRDefault="00025284">
          <w:pPr>
            <w:pStyle w:val="TOC2"/>
            <w:tabs>
              <w:tab w:val="right" w:leader="dot" w:pos="9016"/>
            </w:tabs>
            <w:rPr>
              <w:noProof/>
            </w:rPr>
          </w:pPr>
          <w:hyperlink w:anchor="_Toc75783391" w:history="1">
            <w:r w:rsidRPr="00F550A9">
              <w:rPr>
                <w:rStyle w:val="Hyperlink"/>
                <w:noProof/>
              </w:rPr>
              <w:t>1.3 – Key target species</w:t>
            </w:r>
            <w:r>
              <w:rPr>
                <w:noProof/>
                <w:webHidden/>
              </w:rPr>
              <w:tab/>
            </w:r>
            <w:r>
              <w:rPr>
                <w:noProof/>
                <w:webHidden/>
              </w:rPr>
              <w:fldChar w:fldCharType="begin"/>
            </w:r>
            <w:r>
              <w:rPr>
                <w:noProof/>
                <w:webHidden/>
              </w:rPr>
              <w:instrText xml:space="preserve"> PAGEREF _Toc75783391 \h </w:instrText>
            </w:r>
            <w:r>
              <w:rPr>
                <w:noProof/>
                <w:webHidden/>
              </w:rPr>
            </w:r>
            <w:r>
              <w:rPr>
                <w:noProof/>
                <w:webHidden/>
              </w:rPr>
              <w:fldChar w:fldCharType="separate"/>
            </w:r>
            <w:r>
              <w:rPr>
                <w:noProof/>
                <w:webHidden/>
              </w:rPr>
              <w:t>3</w:t>
            </w:r>
            <w:r>
              <w:rPr>
                <w:noProof/>
                <w:webHidden/>
              </w:rPr>
              <w:fldChar w:fldCharType="end"/>
            </w:r>
          </w:hyperlink>
        </w:p>
        <w:p w14:paraId="6CBAE9F6" w14:textId="62D0ACC2" w:rsidR="00025284" w:rsidRDefault="00025284">
          <w:pPr>
            <w:pStyle w:val="TOC2"/>
            <w:tabs>
              <w:tab w:val="right" w:leader="dot" w:pos="9016"/>
            </w:tabs>
            <w:rPr>
              <w:noProof/>
            </w:rPr>
          </w:pPr>
          <w:hyperlink w:anchor="_Toc75783392" w:history="1">
            <w:r w:rsidRPr="00F550A9">
              <w:rPr>
                <w:rStyle w:val="Hyperlink"/>
                <w:noProof/>
              </w:rPr>
              <w:t>1.4 – Objectives of the Aotea Bird Count</w:t>
            </w:r>
            <w:r>
              <w:rPr>
                <w:noProof/>
                <w:webHidden/>
              </w:rPr>
              <w:tab/>
            </w:r>
            <w:r>
              <w:rPr>
                <w:noProof/>
                <w:webHidden/>
              </w:rPr>
              <w:fldChar w:fldCharType="begin"/>
            </w:r>
            <w:r>
              <w:rPr>
                <w:noProof/>
                <w:webHidden/>
              </w:rPr>
              <w:instrText xml:space="preserve"> PAGEREF _Toc75783392 \h </w:instrText>
            </w:r>
            <w:r>
              <w:rPr>
                <w:noProof/>
                <w:webHidden/>
              </w:rPr>
            </w:r>
            <w:r>
              <w:rPr>
                <w:noProof/>
                <w:webHidden/>
              </w:rPr>
              <w:fldChar w:fldCharType="separate"/>
            </w:r>
            <w:r>
              <w:rPr>
                <w:noProof/>
                <w:webHidden/>
              </w:rPr>
              <w:t>3</w:t>
            </w:r>
            <w:r>
              <w:rPr>
                <w:noProof/>
                <w:webHidden/>
              </w:rPr>
              <w:fldChar w:fldCharType="end"/>
            </w:r>
          </w:hyperlink>
        </w:p>
        <w:p w14:paraId="59AE827E" w14:textId="48E5A3D4" w:rsidR="00025284" w:rsidRDefault="00025284">
          <w:pPr>
            <w:pStyle w:val="TOC1"/>
            <w:tabs>
              <w:tab w:val="right" w:leader="dot" w:pos="9016"/>
            </w:tabs>
            <w:rPr>
              <w:noProof/>
            </w:rPr>
          </w:pPr>
          <w:hyperlink w:anchor="_Toc75783393" w:history="1">
            <w:r w:rsidRPr="00F550A9">
              <w:rPr>
                <w:rStyle w:val="Hyperlink"/>
                <w:noProof/>
              </w:rPr>
              <w:t>2 – Methods</w:t>
            </w:r>
            <w:r>
              <w:rPr>
                <w:noProof/>
                <w:webHidden/>
              </w:rPr>
              <w:tab/>
            </w:r>
            <w:r>
              <w:rPr>
                <w:noProof/>
                <w:webHidden/>
              </w:rPr>
              <w:fldChar w:fldCharType="begin"/>
            </w:r>
            <w:r>
              <w:rPr>
                <w:noProof/>
                <w:webHidden/>
              </w:rPr>
              <w:instrText xml:space="preserve"> PAGEREF _Toc75783393 \h </w:instrText>
            </w:r>
            <w:r>
              <w:rPr>
                <w:noProof/>
                <w:webHidden/>
              </w:rPr>
            </w:r>
            <w:r>
              <w:rPr>
                <w:noProof/>
                <w:webHidden/>
              </w:rPr>
              <w:fldChar w:fldCharType="separate"/>
            </w:r>
            <w:r>
              <w:rPr>
                <w:noProof/>
                <w:webHidden/>
              </w:rPr>
              <w:t>4</w:t>
            </w:r>
            <w:r>
              <w:rPr>
                <w:noProof/>
                <w:webHidden/>
              </w:rPr>
              <w:fldChar w:fldCharType="end"/>
            </w:r>
          </w:hyperlink>
        </w:p>
        <w:p w14:paraId="16D10CFE" w14:textId="17C1E833" w:rsidR="00025284" w:rsidRDefault="00025284">
          <w:pPr>
            <w:pStyle w:val="TOC2"/>
            <w:tabs>
              <w:tab w:val="right" w:leader="dot" w:pos="9016"/>
            </w:tabs>
            <w:rPr>
              <w:noProof/>
            </w:rPr>
          </w:pPr>
          <w:hyperlink w:anchor="_Toc75783394" w:history="1">
            <w:r w:rsidRPr="00F550A9">
              <w:rPr>
                <w:rStyle w:val="Hyperlink"/>
                <w:noProof/>
              </w:rPr>
              <w:t>2.2 – Data collection</w:t>
            </w:r>
            <w:r>
              <w:rPr>
                <w:noProof/>
                <w:webHidden/>
              </w:rPr>
              <w:tab/>
            </w:r>
            <w:r>
              <w:rPr>
                <w:noProof/>
                <w:webHidden/>
              </w:rPr>
              <w:fldChar w:fldCharType="begin"/>
            </w:r>
            <w:r>
              <w:rPr>
                <w:noProof/>
                <w:webHidden/>
              </w:rPr>
              <w:instrText xml:space="preserve"> PAGEREF _Toc75783394 \h </w:instrText>
            </w:r>
            <w:r>
              <w:rPr>
                <w:noProof/>
                <w:webHidden/>
              </w:rPr>
            </w:r>
            <w:r>
              <w:rPr>
                <w:noProof/>
                <w:webHidden/>
              </w:rPr>
              <w:fldChar w:fldCharType="separate"/>
            </w:r>
            <w:r>
              <w:rPr>
                <w:noProof/>
                <w:webHidden/>
              </w:rPr>
              <w:t>4</w:t>
            </w:r>
            <w:r>
              <w:rPr>
                <w:noProof/>
                <w:webHidden/>
              </w:rPr>
              <w:fldChar w:fldCharType="end"/>
            </w:r>
          </w:hyperlink>
        </w:p>
        <w:p w14:paraId="6CEC315B" w14:textId="6AE73E68" w:rsidR="00025284" w:rsidRDefault="00025284">
          <w:pPr>
            <w:pStyle w:val="TOC2"/>
            <w:tabs>
              <w:tab w:val="right" w:leader="dot" w:pos="9016"/>
            </w:tabs>
            <w:rPr>
              <w:noProof/>
            </w:rPr>
          </w:pPr>
          <w:hyperlink w:anchor="_Toc75783395" w:history="1">
            <w:r w:rsidRPr="00F550A9">
              <w:rPr>
                <w:rStyle w:val="Hyperlink"/>
                <w:noProof/>
              </w:rPr>
              <w:t>2.3 – Analysis</w:t>
            </w:r>
            <w:r>
              <w:rPr>
                <w:noProof/>
                <w:webHidden/>
              </w:rPr>
              <w:tab/>
            </w:r>
            <w:r>
              <w:rPr>
                <w:noProof/>
                <w:webHidden/>
              </w:rPr>
              <w:fldChar w:fldCharType="begin"/>
            </w:r>
            <w:r>
              <w:rPr>
                <w:noProof/>
                <w:webHidden/>
              </w:rPr>
              <w:instrText xml:space="preserve"> PAGEREF _Toc75783395 \h </w:instrText>
            </w:r>
            <w:r>
              <w:rPr>
                <w:noProof/>
                <w:webHidden/>
              </w:rPr>
            </w:r>
            <w:r>
              <w:rPr>
                <w:noProof/>
                <w:webHidden/>
              </w:rPr>
              <w:fldChar w:fldCharType="separate"/>
            </w:r>
            <w:r>
              <w:rPr>
                <w:noProof/>
                <w:webHidden/>
              </w:rPr>
              <w:t>5</w:t>
            </w:r>
            <w:r>
              <w:rPr>
                <w:noProof/>
                <w:webHidden/>
              </w:rPr>
              <w:fldChar w:fldCharType="end"/>
            </w:r>
          </w:hyperlink>
        </w:p>
        <w:p w14:paraId="3C2E5C08" w14:textId="7EA1ACB8" w:rsidR="00025284" w:rsidRDefault="00025284">
          <w:pPr>
            <w:pStyle w:val="TOC3"/>
            <w:tabs>
              <w:tab w:val="right" w:leader="dot" w:pos="9016"/>
            </w:tabs>
            <w:rPr>
              <w:noProof/>
            </w:rPr>
          </w:pPr>
          <w:hyperlink w:anchor="_Toc75783396" w:history="1">
            <w:r w:rsidRPr="00F550A9">
              <w:rPr>
                <w:rStyle w:val="Hyperlink"/>
                <w:noProof/>
              </w:rPr>
              <w:t>Richness and diversity</w:t>
            </w:r>
            <w:r>
              <w:rPr>
                <w:noProof/>
                <w:webHidden/>
              </w:rPr>
              <w:tab/>
            </w:r>
            <w:r>
              <w:rPr>
                <w:noProof/>
                <w:webHidden/>
              </w:rPr>
              <w:fldChar w:fldCharType="begin"/>
            </w:r>
            <w:r>
              <w:rPr>
                <w:noProof/>
                <w:webHidden/>
              </w:rPr>
              <w:instrText xml:space="preserve"> PAGEREF _Toc75783396 \h </w:instrText>
            </w:r>
            <w:r>
              <w:rPr>
                <w:noProof/>
                <w:webHidden/>
              </w:rPr>
            </w:r>
            <w:r>
              <w:rPr>
                <w:noProof/>
                <w:webHidden/>
              </w:rPr>
              <w:fldChar w:fldCharType="separate"/>
            </w:r>
            <w:r>
              <w:rPr>
                <w:noProof/>
                <w:webHidden/>
              </w:rPr>
              <w:t>5</w:t>
            </w:r>
            <w:r>
              <w:rPr>
                <w:noProof/>
                <w:webHidden/>
              </w:rPr>
              <w:fldChar w:fldCharType="end"/>
            </w:r>
          </w:hyperlink>
        </w:p>
        <w:p w14:paraId="598D6F01" w14:textId="411CB33A" w:rsidR="00025284" w:rsidRDefault="00025284">
          <w:pPr>
            <w:pStyle w:val="TOC3"/>
            <w:tabs>
              <w:tab w:val="right" w:leader="dot" w:pos="9016"/>
            </w:tabs>
            <w:rPr>
              <w:noProof/>
            </w:rPr>
          </w:pPr>
          <w:hyperlink w:anchor="_Toc75783397" w:history="1">
            <w:r w:rsidRPr="00F550A9">
              <w:rPr>
                <w:rStyle w:val="Hyperlink"/>
                <w:noProof/>
              </w:rPr>
              <w:t>Total count and target species</w:t>
            </w:r>
            <w:r>
              <w:rPr>
                <w:noProof/>
                <w:webHidden/>
              </w:rPr>
              <w:tab/>
            </w:r>
            <w:r>
              <w:rPr>
                <w:noProof/>
                <w:webHidden/>
              </w:rPr>
              <w:fldChar w:fldCharType="begin"/>
            </w:r>
            <w:r>
              <w:rPr>
                <w:noProof/>
                <w:webHidden/>
              </w:rPr>
              <w:instrText xml:space="preserve"> PAGEREF _Toc75783397 \h </w:instrText>
            </w:r>
            <w:r>
              <w:rPr>
                <w:noProof/>
                <w:webHidden/>
              </w:rPr>
            </w:r>
            <w:r>
              <w:rPr>
                <w:noProof/>
                <w:webHidden/>
              </w:rPr>
              <w:fldChar w:fldCharType="separate"/>
            </w:r>
            <w:r>
              <w:rPr>
                <w:noProof/>
                <w:webHidden/>
              </w:rPr>
              <w:t>5</w:t>
            </w:r>
            <w:r>
              <w:rPr>
                <w:noProof/>
                <w:webHidden/>
              </w:rPr>
              <w:fldChar w:fldCharType="end"/>
            </w:r>
          </w:hyperlink>
        </w:p>
        <w:p w14:paraId="21E859E0" w14:textId="1A2377DE" w:rsidR="00025284" w:rsidRDefault="00025284">
          <w:pPr>
            <w:pStyle w:val="TOC3"/>
            <w:tabs>
              <w:tab w:val="right" w:leader="dot" w:pos="9016"/>
            </w:tabs>
            <w:rPr>
              <w:noProof/>
            </w:rPr>
          </w:pPr>
          <w:hyperlink w:anchor="_Toc75783398" w:history="1">
            <w:r w:rsidRPr="00F550A9">
              <w:rPr>
                <w:rStyle w:val="Hyperlink"/>
                <w:noProof/>
              </w:rPr>
              <w:t>Hierarchical cluster analysis</w:t>
            </w:r>
            <w:r>
              <w:rPr>
                <w:noProof/>
                <w:webHidden/>
              </w:rPr>
              <w:tab/>
            </w:r>
            <w:r>
              <w:rPr>
                <w:noProof/>
                <w:webHidden/>
              </w:rPr>
              <w:fldChar w:fldCharType="begin"/>
            </w:r>
            <w:r>
              <w:rPr>
                <w:noProof/>
                <w:webHidden/>
              </w:rPr>
              <w:instrText xml:space="preserve"> PAGEREF _Toc75783398 \h </w:instrText>
            </w:r>
            <w:r>
              <w:rPr>
                <w:noProof/>
                <w:webHidden/>
              </w:rPr>
            </w:r>
            <w:r>
              <w:rPr>
                <w:noProof/>
                <w:webHidden/>
              </w:rPr>
              <w:fldChar w:fldCharType="separate"/>
            </w:r>
            <w:r>
              <w:rPr>
                <w:noProof/>
                <w:webHidden/>
              </w:rPr>
              <w:t>5</w:t>
            </w:r>
            <w:r>
              <w:rPr>
                <w:noProof/>
                <w:webHidden/>
              </w:rPr>
              <w:fldChar w:fldCharType="end"/>
            </w:r>
          </w:hyperlink>
        </w:p>
        <w:p w14:paraId="69CC980D" w14:textId="3E6310F5" w:rsidR="00025284" w:rsidRDefault="00025284">
          <w:pPr>
            <w:pStyle w:val="TOC1"/>
            <w:tabs>
              <w:tab w:val="right" w:leader="dot" w:pos="9016"/>
            </w:tabs>
            <w:rPr>
              <w:noProof/>
            </w:rPr>
          </w:pPr>
          <w:hyperlink w:anchor="_Toc75783399" w:history="1">
            <w:r w:rsidRPr="00F550A9">
              <w:rPr>
                <w:rStyle w:val="Hyperlink"/>
                <w:noProof/>
              </w:rPr>
              <w:t>3 – Results</w:t>
            </w:r>
            <w:r>
              <w:rPr>
                <w:noProof/>
                <w:webHidden/>
              </w:rPr>
              <w:tab/>
            </w:r>
            <w:r>
              <w:rPr>
                <w:noProof/>
                <w:webHidden/>
              </w:rPr>
              <w:fldChar w:fldCharType="begin"/>
            </w:r>
            <w:r>
              <w:rPr>
                <w:noProof/>
                <w:webHidden/>
              </w:rPr>
              <w:instrText xml:space="preserve"> PAGEREF _Toc75783399 \h </w:instrText>
            </w:r>
            <w:r>
              <w:rPr>
                <w:noProof/>
                <w:webHidden/>
              </w:rPr>
            </w:r>
            <w:r>
              <w:rPr>
                <w:noProof/>
                <w:webHidden/>
              </w:rPr>
              <w:fldChar w:fldCharType="separate"/>
            </w:r>
            <w:r>
              <w:rPr>
                <w:noProof/>
                <w:webHidden/>
              </w:rPr>
              <w:t>6</w:t>
            </w:r>
            <w:r>
              <w:rPr>
                <w:noProof/>
                <w:webHidden/>
              </w:rPr>
              <w:fldChar w:fldCharType="end"/>
            </w:r>
          </w:hyperlink>
        </w:p>
        <w:p w14:paraId="68F214F8" w14:textId="44ADB9A7" w:rsidR="00025284" w:rsidRDefault="00025284">
          <w:pPr>
            <w:pStyle w:val="TOC2"/>
            <w:tabs>
              <w:tab w:val="right" w:leader="dot" w:pos="9016"/>
            </w:tabs>
            <w:rPr>
              <w:noProof/>
            </w:rPr>
          </w:pPr>
          <w:hyperlink w:anchor="_Toc75783400" w:history="1">
            <w:r w:rsidRPr="00F550A9">
              <w:rPr>
                <w:rStyle w:val="Hyperlink"/>
                <w:noProof/>
              </w:rPr>
              <w:t>3.1 – Overall observations</w:t>
            </w:r>
            <w:r>
              <w:rPr>
                <w:noProof/>
                <w:webHidden/>
              </w:rPr>
              <w:tab/>
            </w:r>
            <w:r>
              <w:rPr>
                <w:noProof/>
                <w:webHidden/>
              </w:rPr>
              <w:fldChar w:fldCharType="begin"/>
            </w:r>
            <w:r>
              <w:rPr>
                <w:noProof/>
                <w:webHidden/>
              </w:rPr>
              <w:instrText xml:space="preserve"> PAGEREF _Toc75783400 \h </w:instrText>
            </w:r>
            <w:r>
              <w:rPr>
                <w:noProof/>
                <w:webHidden/>
              </w:rPr>
            </w:r>
            <w:r>
              <w:rPr>
                <w:noProof/>
                <w:webHidden/>
              </w:rPr>
              <w:fldChar w:fldCharType="separate"/>
            </w:r>
            <w:r>
              <w:rPr>
                <w:noProof/>
                <w:webHidden/>
              </w:rPr>
              <w:t>6</w:t>
            </w:r>
            <w:r>
              <w:rPr>
                <w:noProof/>
                <w:webHidden/>
              </w:rPr>
              <w:fldChar w:fldCharType="end"/>
            </w:r>
          </w:hyperlink>
        </w:p>
        <w:p w14:paraId="2A1B5DAA" w14:textId="672126DA" w:rsidR="00025284" w:rsidRDefault="00025284">
          <w:pPr>
            <w:pStyle w:val="TOC2"/>
            <w:tabs>
              <w:tab w:val="right" w:leader="dot" w:pos="9016"/>
            </w:tabs>
            <w:rPr>
              <w:noProof/>
            </w:rPr>
          </w:pPr>
          <w:hyperlink w:anchor="_Toc75783401" w:history="1">
            <w:r w:rsidRPr="00F550A9">
              <w:rPr>
                <w:rStyle w:val="Hyperlink"/>
                <w:noProof/>
              </w:rPr>
              <w:t>3.2 – Richness and diversity</w:t>
            </w:r>
            <w:r>
              <w:rPr>
                <w:noProof/>
                <w:webHidden/>
              </w:rPr>
              <w:tab/>
            </w:r>
            <w:r>
              <w:rPr>
                <w:noProof/>
                <w:webHidden/>
              </w:rPr>
              <w:fldChar w:fldCharType="begin"/>
            </w:r>
            <w:r>
              <w:rPr>
                <w:noProof/>
                <w:webHidden/>
              </w:rPr>
              <w:instrText xml:space="preserve"> PAGEREF _Toc75783401 \h </w:instrText>
            </w:r>
            <w:r>
              <w:rPr>
                <w:noProof/>
                <w:webHidden/>
              </w:rPr>
            </w:r>
            <w:r>
              <w:rPr>
                <w:noProof/>
                <w:webHidden/>
              </w:rPr>
              <w:fldChar w:fldCharType="separate"/>
            </w:r>
            <w:r>
              <w:rPr>
                <w:noProof/>
                <w:webHidden/>
              </w:rPr>
              <w:t>7</w:t>
            </w:r>
            <w:r>
              <w:rPr>
                <w:noProof/>
                <w:webHidden/>
              </w:rPr>
              <w:fldChar w:fldCharType="end"/>
            </w:r>
          </w:hyperlink>
        </w:p>
        <w:p w14:paraId="76E507FD" w14:textId="2CCEEA62" w:rsidR="00025284" w:rsidRDefault="00025284">
          <w:pPr>
            <w:pStyle w:val="TOC2"/>
            <w:tabs>
              <w:tab w:val="right" w:leader="dot" w:pos="9016"/>
            </w:tabs>
            <w:rPr>
              <w:noProof/>
            </w:rPr>
          </w:pPr>
          <w:hyperlink w:anchor="_Toc75783402" w:history="1">
            <w:r w:rsidRPr="00F550A9">
              <w:rPr>
                <w:rStyle w:val="Hyperlink"/>
                <w:noProof/>
              </w:rPr>
              <w:t>3.3 – Total counts</w:t>
            </w:r>
            <w:r>
              <w:rPr>
                <w:noProof/>
                <w:webHidden/>
              </w:rPr>
              <w:tab/>
            </w:r>
            <w:r>
              <w:rPr>
                <w:noProof/>
                <w:webHidden/>
              </w:rPr>
              <w:fldChar w:fldCharType="begin"/>
            </w:r>
            <w:r>
              <w:rPr>
                <w:noProof/>
                <w:webHidden/>
              </w:rPr>
              <w:instrText xml:space="preserve"> PAGEREF _Toc75783402 \h </w:instrText>
            </w:r>
            <w:r>
              <w:rPr>
                <w:noProof/>
                <w:webHidden/>
              </w:rPr>
            </w:r>
            <w:r>
              <w:rPr>
                <w:noProof/>
                <w:webHidden/>
              </w:rPr>
              <w:fldChar w:fldCharType="separate"/>
            </w:r>
            <w:r>
              <w:rPr>
                <w:noProof/>
                <w:webHidden/>
              </w:rPr>
              <w:t>9</w:t>
            </w:r>
            <w:r>
              <w:rPr>
                <w:noProof/>
                <w:webHidden/>
              </w:rPr>
              <w:fldChar w:fldCharType="end"/>
            </w:r>
          </w:hyperlink>
        </w:p>
        <w:p w14:paraId="4B706ED1" w14:textId="22EB26B5" w:rsidR="00025284" w:rsidRDefault="00025284">
          <w:pPr>
            <w:pStyle w:val="TOC2"/>
            <w:tabs>
              <w:tab w:val="right" w:leader="dot" w:pos="9016"/>
            </w:tabs>
            <w:rPr>
              <w:noProof/>
            </w:rPr>
          </w:pPr>
          <w:hyperlink w:anchor="_Toc75783403" w:history="1">
            <w:r w:rsidRPr="00F550A9">
              <w:rPr>
                <w:rStyle w:val="Hyperlink"/>
                <w:noProof/>
              </w:rPr>
              <w:t>3.4 – Site dissimilarity</w:t>
            </w:r>
            <w:r>
              <w:rPr>
                <w:noProof/>
                <w:webHidden/>
              </w:rPr>
              <w:tab/>
            </w:r>
            <w:r>
              <w:rPr>
                <w:noProof/>
                <w:webHidden/>
              </w:rPr>
              <w:fldChar w:fldCharType="begin"/>
            </w:r>
            <w:r>
              <w:rPr>
                <w:noProof/>
                <w:webHidden/>
              </w:rPr>
              <w:instrText xml:space="preserve"> PAGEREF _Toc75783403 \h </w:instrText>
            </w:r>
            <w:r>
              <w:rPr>
                <w:noProof/>
                <w:webHidden/>
              </w:rPr>
            </w:r>
            <w:r>
              <w:rPr>
                <w:noProof/>
                <w:webHidden/>
              </w:rPr>
              <w:fldChar w:fldCharType="separate"/>
            </w:r>
            <w:r>
              <w:rPr>
                <w:noProof/>
                <w:webHidden/>
              </w:rPr>
              <w:t>11</w:t>
            </w:r>
            <w:r>
              <w:rPr>
                <w:noProof/>
                <w:webHidden/>
              </w:rPr>
              <w:fldChar w:fldCharType="end"/>
            </w:r>
          </w:hyperlink>
        </w:p>
        <w:p w14:paraId="33583625" w14:textId="4FA39D28" w:rsidR="00025284" w:rsidRDefault="00025284">
          <w:pPr>
            <w:pStyle w:val="TOC1"/>
            <w:tabs>
              <w:tab w:val="right" w:leader="dot" w:pos="9016"/>
            </w:tabs>
            <w:rPr>
              <w:noProof/>
            </w:rPr>
          </w:pPr>
          <w:hyperlink w:anchor="_Toc75783404" w:history="1">
            <w:r w:rsidRPr="00F550A9">
              <w:rPr>
                <w:rStyle w:val="Hyperlink"/>
                <w:noProof/>
              </w:rPr>
              <w:t>4 – Discussion</w:t>
            </w:r>
            <w:r>
              <w:rPr>
                <w:noProof/>
                <w:webHidden/>
              </w:rPr>
              <w:tab/>
            </w:r>
            <w:r>
              <w:rPr>
                <w:noProof/>
                <w:webHidden/>
              </w:rPr>
              <w:fldChar w:fldCharType="begin"/>
            </w:r>
            <w:r>
              <w:rPr>
                <w:noProof/>
                <w:webHidden/>
              </w:rPr>
              <w:instrText xml:space="preserve"> PAGEREF _Toc75783404 \h </w:instrText>
            </w:r>
            <w:r>
              <w:rPr>
                <w:noProof/>
                <w:webHidden/>
              </w:rPr>
            </w:r>
            <w:r>
              <w:rPr>
                <w:noProof/>
                <w:webHidden/>
              </w:rPr>
              <w:fldChar w:fldCharType="separate"/>
            </w:r>
            <w:r>
              <w:rPr>
                <w:noProof/>
                <w:webHidden/>
              </w:rPr>
              <w:t>12</w:t>
            </w:r>
            <w:r>
              <w:rPr>
                <w:noProof/>
                <w:webHidden/>
              </w:rPr>
              <w:fldChar w:fldCharType="end"/>
            </w:r>
          </w:hyperlink>
        </w:p>
        <w:p w14:paraId="5A220AB2" w14:textId="413D0B97" w:rsidR="00025284" w:rsidRDefault="00025284">
          <w:pPr>
            <w:pStyle w:val="TOC2"/>
            <w:tabs>
              <w:tab w:val="right" w:leader="dot" w:pos="9016"/>
            </w:tabs>
            <w:rPr>
              <w:noProof/>
            </w:rPr>
          </w:pPr>
          <w:hyperlink w:anchor="_Toc75783405" w:history="1">
            <w:r w:rsidRPr="00F550A9">
              <w:rPr>
                <w:rStyle w:val="Hyperlink"/>
                <w:noProof/>
              </w:rPr>
              <w:t>4.2 – Limitations</w:t>
            </w:r>
            <w:r>
              <w:rPr>
                <w:noProof/>
                <w:webHidden/>
              </w:rPr>
              <w:tab/>
            </w:r>
            <w:r>
              <w:rPr>
                <w:noProof/>
                <w:webHidden/>
              </w:rPr>
              <w:fldChar w:fldCharType="begin"/>
            </w:r>
            <w:r>
              <w:rPr>
                <w:noProof/>
                <w:webHidden/>
              </w:rPr>
              <w:instrText xml:space="preserve"> PAGEREF _Toc75783405 \h </w:instrText>
            </w:r>
            <w:r>
              <w:rPr>
                <w:noProof/>
                <w:webHidden/>
              </w:rPr>
            </w:r>
            <w:r>
              <w:rPr>
                <w:noProof/>
                <w:webHidden/>
              </w:rPr>
              <w:fldChar w:fldCharType="separate"/>
            </w:r>
            <w:r>
              <w:rPr>
                <w:noProof/>
                <w:webHidden/>
              </w:rPr>
              <w:t>12</w:t>
            </w:r>
            <w:r>
              <w:rPr>
                <w:noProof/>
                <w:webHidden/>
              </w:rPr>
              <w:fldChar w:fldCharType="end"/>
            </w:r>
          </w:hyperlink>
        </w:p>
        <w:p w14:paraId="67014606" w14:textId="2A312261" w:rsidR="00025284" w:rsidRDefault="00025284">
          <w:pPr>
            <w:pStyle w:val="TOC2"/>
            <w:tabs>
              <w:tab w:val="right" w:leader="dot" w:pos="9016"/>
            </w:tabs>
            <w:rPr>
              <w:noProof/>
            </w:rPr>
          </w:pPr>
          <w:hyperlink w:anchor="_Toc75783406" w:history="1">
            <w:r w:rsidRPr="00F550A9">
              <w:rPr>
                <w:rStyle w:val="Hyperlink"/>
                <w:noProof/>
              </w:rPr>
              <w:t>4.3 – Conclusion</w:t>
            </w:r>
            <w:r>
              <w:rPr>
                <w:noProof/>
                <w:webHidden/>
              </w:rPr>
              <w:tab/>
            </w:r>
            <w:r>
              <w:rPr>
                <w:noProof/>
                <w:webHidden/>
              </w:rPr>
              <w:fldChar w:fldCharType="begin"/>
            </w:r>
            <w:r>
              <w:rPr>
                <w:noProof/>
                <w:webHidden/>
              </w:rPr>
              <w:instrText xml:space="preserve"> PAGEREF _Toc75783406 \h </w:instrText>
            </w:r>
            <w:r>
              <w:rPr>
                <w:noProof/>
                <w:webHidden/>
              </w:rPr>
            </w:r>
            <w:r>
              <w:rPr>
                <w:noProof/>
                <w:webHidden/>
              </w:rPr>
              <w:fldChar w:fldCharType="separate"/>
            </w:r>
            <w:r>
              <w:rPr>
                <w:noProof/>
                <w:webHidden/>
              </w:rPr>
              <w:t>13</w:t>
            </w:r>
            <w:r>
              <w:rPr>
                <w:noProof/>
                <w:webHidden/>
              </w:rPr>
              <w:fldChar w:fldCharType="end"/>
            </w:r>
          </w:hyperlink>
        </w:p>
        <w:p w14:paraId="36E83B95" w14:textId="2277101C" w:rsidR="00025284" w:rsidRDefault="00025284">
          <w:pPr>
            <w:pStyle w:val="TOC1"/>
            <w:tabs>
              <w:tab w:val="right" w:leader="dot" w:pos="9016"/>
            </w:tabs>
            <w:rPr>
              <w:noProof/>
            </w:rPr>
          </w:pPr>
          <w:hyperlink w:anchor="_Toc75783407" w:history="1">
            <w:r w:rsidRPr="00F550A9">
              <w:rPr>
                <w:rStyle w:val="Hyperlink"/>
                <w:noProof/>
              </w:rPr>
              <w:t>References</w:t>
            </w:r>
            <w:r>
              <w:rPr>
                <w:noProof/>
                <w:webHidden/>
              </w:rPr>
              <w:tab/>
            </w:r>
            <w:r>
              <w:rPr>
                <w:noProof/>
                <w:webHidden/>
              </w:rPr>
              <w:fldChar w:fldCharType="begin"/>
            </w:r>
            <w:r>
              <w:rPr>
                <w:noProof/>
                <w:webHidden/>
              </w:rPr>
              <w:instrText xml:space="preserve"> PAGEREF _Toc75783407 \h </w:instrText>
            </w:r>
            <w:r>
              <w:rPr>
                <w:noProof/>
                <w:webHidden/>
              </w:rPr>
            </w:r>
            <w:r>
              <w:rPr>
                <w:noProof/>
                <w:webHidden/>
              </w:rPr>
              <w:fldChar w:fldCharType="separate"/>
            </w:r>
            <w:r>
              <w:rPr>
                <w:noProof/>
                <w:webHidden/>
              </w:rPr>
              <w:t>14</w:t>
            </w:r>
            <w:r>
              <w:rPr>
                <w:noProof/>
                <w:webHidden/>
              </w:rPr>
              <w:fldChar w:fldCharType="end"/>
            </w:r>
          </w:hyperlink>
        </w:p>
        <w:p w14:paraId="06429016" w14:textId="62343D94" w:rsidR="00025284" w:rsidRDefault="00025284">
          <w:pPr>
            <w:pStyle w:val="TOC1"/>
            <w:tabs>
              <w:tab w:val="right" w:leader="dot" w:pos="9016"/>
            </w:tabs>
            <w:rPr>
              <w:noProof/>
            </w:rPr>
          </w:pPr>
          <w:hyperlink w:anchor="_Toc75783408" w:history="1">
            <w:r w:rsidRPr="00F550A9">
              <w:rPr>
                <w:rStyle w:val="Hyperlink"/>
                <w:noProof/>
              </w:rPr>
              <w:t>Appendix A</w:t>
            </w:r>
            <w:r>
              <w:rPr>
                <w:noProof/>
                <w:webHidden/>
              </w:rPr>
              <w:tab/>
            </w:r>
            <w:r>
              <w:rPr>
                <w:noProof/>
                <w:webHidden/>
              </w:rPr>
              <w:fldChar w:fldCharType="begin"/>
            </w:r>
            <w:r>
              <w:rPr>
                <w:noProof/>
                <w:webHidden/>
              </w:rPr>
              <w:instrText xml:space="preserve"> PAGEREF _Toc75783408 \h </w:instrText>
            </w:r>
            <w:r>
              <w:rPr>
                <w:noProof/>
                <w:webHidden/>
              </w:rPr>
            </w:r>
            <w:r>
              <w:rPr>
                <w:noProof/>
                <w:webHidden/>
              </w:rPr>
              <w:fldChar w:fldCharType="separate"/>
            </w:r>
            <w:r>
              <w:rPr>
                <w:noProof/>
                <w:webHidden/>
              </w:rPr>
              <w:t>16</w:t>
            </w:r>
            <w:r>
              <w:rPr>
                <w:noProof/>
                <w:webHidden/>
              </w:rPr>
              <w:fldChar w:fldCharType="end"/>
            </w:r>
          </w:hyperlink>
        </w:p>
        <w:p w14:paraId="429E3E03" w14:textId="125B39D6" w:rsidR="00025284" w:rsidRDefault="00025284">
          <w:pPr>
            <w:pStyle w:val="TOC1"/>
            <w:tabs>
              <w:tab w:val="right" w:leader="dot" w:pos="9016"/>
            </w:tabs>
            <w:rPr>
              <w:noProof/>
            </w:rPr>
          </w:pPr>
          <w:hyperlink w:anchor="_Toc75783409" w:history="1">
            <w:r w:rsidRPr="00F550A9">
              <w:rPr>
                <w:rStyle w:val="Hyperlink"/>
                <w:noProof/>
              </w:rPr>
              <w:t>Appendix B</w:t>
            </w:r>
            <w:r>
              <w:rPr>
                <w:noProof/>
                <w:webHidden/>
              </w:rPr>
              <w:tab/>
            </w:r>
            <w:r>
              <w:rPr>
                <w:noProof/>
                <w:webHidden/>
              </w:rPr>
              <w:fldChar w:fldCharType="begin"/>
            </w:r>
            <w:r>
              <w:rPr>
                <w:noProof/>
                <w:webHidden/>
              </w:rPr>
              <w:instrText xml:space="preserve"> PAGEREF _Toc75783409 \h </w:instrText>
            </w:r>
            <w:r>
              <w:rPr>
                <w:noProof/>
                <w:webHidden/>
              </w:rPr>
            </w:r>
            <w:r>
              <w:rPr>
                <w:noProof/>
                <w:webHidden/>
              </w:rPr>
              <w:fldChar w:fldCharType="separate"/>
            </w:r>
            <w:r>
              <w:rPr>
                <w:noProof/>
                <w:webHidden/>
              </w:rPr>
              <w:t>18</w:t>
            </w:r>
            <w:r>
              <w:rPr>
                <w:noProof/>
                <w:webHidden/>
              </w:rPr>
              <w:fldChar w:fldCharType="end"/>
            </w:r>
          </w:hyperlink>
        </w:p>
        <w:p w14:paraId="658B262A" w14:textId="50C69424" w:rsidR="00025284" w:rsidRDefault="00025284">
          <w:r>
            <w:rPr>
              <w:b/>
              <w:bCs/>
              <w:noProof/>
            </w:rPr>
            <w:fldChar w:fldCharType="end"/>
          </w:r>
        </w:p>
      </w:sdtContent>
    </w:sdt>
    <w:p w14:paraId="680F29DB" w14:textId="77777777" w:rsidR="00025284" w:rsidRDefault="00025284">
      <w:pPr>
        <w:rPr>
          <w:rFonts w:asciiTheme="majorHAnsi" w:eastAsiaTheme="majorEastAsia" w:hAnsiTheme="majorHAnsi" w:cstheme="majorBidi"/>
          <w:color w:val="262626" w:themeColor="text1" w:themeTint="D9"/>
          <w:sz w:val="32"/>
          <w:szCs w:val="32"/>
        </w:rPr>
      </w:pPr>
      <w:r>
        <w:br w:type="page"/>
      </w:r>
    </w:p>
    <w:p w14:paraId="53AC45BE" w14:textId="43567D3B" w:rsidR="00526E43" w:rsidRDefault="00526E43" w:rsidP="00FE2521">
      <w:pPr>
        <w:pStyle w:val="Heading1"/>
      </w:pPr>
      <w:bookmarkStart w:id="0" w:name="_Toc75783387"/>
      <w:commentRangeStart w:id="1"/>
      <w:r>
        <w:lastRenderedPageBreak/>
        <w:t>Summary</w:t>
      </w:r>
      <w:commentRangeEnd w:id="1"/>
      <w:r w:rsidR="008D207A">
        <w:rPr>
          <w:rStyle w:val="CommentReference"/>
          <w:rFonts w:asciiTheme="minorHAnsi" w:eastAsiaTheme="minorEastAsia" w:hAnsiTheme="minorHAnsi" w:cstheme="minorBidi"/>
          <w:color w:val="auto"/>
        </w:rPr>
        <w:commentReference w:id="1"/>
      </w:r>
      <w:bookmarkEnd w:id="0"/>
    </w:p>
    <w:p w14:paraId="38233A20" w14:textId="27227333" w:rsidR="00526E43" w:rsidRDefault="00526E43" w:rsidP="00FE2521">
      <w:pPr>
        <w:pStyle w:val="Heading1"/>
      </w:pPr>
      <w:bookmarkStart w:id="2" w:name="_Toc75783388"/>
      <w:r>
        <w:t>1 – Introduction</w:t>
      </w:r>
      <w:bookmarkEnd w:id="2"/>
    </w:p>
    <w:p w14:paraId="5D304525" w14:textId="589D91A2" w:rsidR="001244C8" w:rsidRDefault="00623293" w:rsidP="001244C8">
      <w:r>
        <w:t xml:space="preserve">This report presents the second in a series </w:t>
      </w:r>
      <w:r w:rsidR="00BE7094">
        <w:t>from the Aotea Bird Count (ABC) survey</w:t>
      </w:r>
      <w:r w:rsidR="00FF4583">
        <w:t xml:space="preserve"> based on the new data collected in 2020</w:t>
      </w:r>
      <w:r w:rsidR="00BE7094">
        <w:t>.</w:t>
      </w:r>
      <w:r w:rsidR="00D2172A">
        <w:t xml:space="preserve"> The first report </w:t>
      </w:r>
      <w:r w:rsidR="00D2172A">
        <w:fldChar w:fldCharType="begin"/>
      </w:r>
      <w:r w:rsidR="00D2172A">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2172A">
        <w:fldChar w:fldCharType="separate"/>
      </w:r>
      <w:r w:rsidR="00D2172A" w:rsidRPr="00C27554">
        <w:rPr>
          <w:rFonts w:ascii="Calibri" w:hAnsi="Calibri" w:cs="Calibri"/>
        </w:rPr>
        <w:t>(Simmonds, 2020)</w:t>
      </w:r>
      <w:r w:rsidR="00D2172A">
        <w:fldChar w:fldCharType="end"/>
      </w:r>
      <w:r w:rsidR="00DD3295">
        <w:t xml:space="preserve"> was based on data collected in 2019.</w:t>
      </w:r>
      <w:r w:rsidR="001244C8">
        <w:t xml:space="preserve"> This report focuses on analysing the data from 2020 as analysing patterns of change requires more than two years of data. However, i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2E0BEC">
      <w:pPr>
        <w:pStyle w:val="Heading2"/>
      </w:pPr>
      <w:bookmarkStart w:id="3" w:name="_Toc75783389"/>
      <w:r>
        <w:t>1.</w:t>
      </w:r>
      <w:r w:rsidR="001244C8">
        <w:t>1</w:t>
      </w:r>
      <w:r>
        <w:t xml:space="preserve"> </w:t>
      </w:r>
      <w:r w:rsidR="003E0CB6">
        <w:t>–</w:t>
      </w:r>
      <w:r>
        <w:t xml:space="preserve"> </w:t>
      </w:r>
      <w:r w:rsidR="003E0CB6">
        <w:t>Aotea, Great Barrier Is</w:t>
      </w:r>
      <w:r w:rsidR="000A3007">
        <w:t>l</w:t>
      </w:r>
      <w:r w:rsidR="003E0CB6">
        <w:t>and</w:t>
      </w:r>
      <w:bookmarkEnd w:id="3"/>
    </w:p>
    <w:p w14:paraId="6FC0F361" w14:textId="68DA7B4E" w:rsidR="00645825" w:rsidRDefault="0014013F" w:rsidP="00526E43">
      <w:pPr>
        <w:keepNext/>
      </w:pPr>
      <w:r>
        <w:t>Aotea, Great Barrier Island (henceforth Aotea)</w:t>
      </w:r>
      <w:r w:rsidR="00F60F56">
        <w:t xml:space="preserve"> is a small island (~27,761 ha)</w:t>
      </w:r>
      <w:r w:rsidR="007141C2">
        <w:t xml:space="preserve"> located approximately 17 km </w:t>
      </w:r>
      <w:r w:rsidR="002F7D3A">
        <w:t>northeast from the north island of New Zealand</w:t>
      </w:r>
      <w:r w:rsidR="00BF35E1">
        <w:t xml:space="preserve"> (Figure 1)</w:t>
      </w:r>
      <w:r w:rsidR="00462807">
        <w:t xml:space="preserve"> </w:t>
      </w:r>
      <w:r w:rsidR="007E2797">
        <w:t>and includes many small surrounding islands</w:t>
      </w:r>
      <w:r w:rsidR="002F7D3A">
        <w:t xml:space="preserve"> </w:t>
      </w:r>
      <w:r w:rsidR="002F7D3A">
        <w:fldChar w:fldCharType="begin"/>
      </w:r>
      <w:r w:rsidR="002F7D3A">
        <w:instrText xml:space="preserve"> ADDIN ZOTERO_ITEM CSL_CITATION {"citationID":"Fo3yVkvv","properties":{"formattedCitation":"(Russell &amp; Taylor, 2017)","plainCitation":"(Russell &amp;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2F7D3A">
        <w:fldChar w:fldCharType="separate"/>
      </w:r>
      <w:r w:rsidR="002F7D3A" w:rsidRPr="002F7D3A">
        <w:rPr>
          <w:rFonts w:ascii="Calibri" w:hAnsi="Calibri" w:cs="Calibri"/>
        </w:rPr>
        <w:t>(Russell &amp; Taylor, 2017)</w:t>
      </w:r>
      <w:r w:rsidR="002F7D3A">
        <w:fldChar w:fldCharType="end"/>
      </w:r>
      <w:r w:rsidR="001F7FAC">
        <w:t>.</w:t>
      </w:r>
      <w:r w:rsidR="00BB3B85">
        <w:t xml:space="preserve"> </w:t>
      </w:r>
      <w:r w:rsidR="005D7094">
        <w:t xml:space="preserve">Aotea </w:t>
      </w:r>
      <w:r w:rsidR="00347F88">
        <w:t>comprises</w:t>
      </w:r>
      <w:r w:rsidR="00E742D0">
        <w:t xml:space="preserve"> </w:t>
      </w:r>
      <w:r w:rsidR="001F4017">
        <w:t>ten</w:t>
      </w:r>
      <w:r w:rsidR="009C27BC">
        <w:t xml:space="preserve"> major</w:t>
      </w:r>
      <w:r w:rsidR="00E742D0">
        <w:t xml:space="preserve"> habitat types</w:t>
      </w:r>
      <w:r w:rsidR="00BF35E1">
        <w:t>,</w:t>
      </w:r>
      <w:r w:rsidR="009C27BC">
        <w:t xml:space="preserve"> </w:t>
      </w:r>
      <w:r w:rsidR="001F4017">
        <w:t>including</w:t>
      </w:r>
      <w:r w:rsidR="009C27BC">
        <w:t xml:space="preserve"> wetlands</w:t>
      </w:r>
      <w:r w:rsidR="001F4017">
        <w:t>, coastal cliffs, forests</w:t>
      </w:r>
      <w:r w:rsidR="00A15410">
        <w:t>, and dunes, making it home to diverse</w:t>
      </w:r>
      <w:r w:rsidR="000F042A">
        <w:t xml:space="preserve"> animal and plant life</w:t>
      </w:r>
      <w:r w:rsidR="00F541A7">
        <w:t xml:space="preserve"> </w:t>
      </w:r>
      <w:r w:rsidR="00E742D0">
        <w:fldChar w:fldCharType="begin"/>
      </w:r>
      <w:r w:rsidR="00E742D0">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E742D0">
        <w:fldChar w:fldCharType="separate"/>
      </w:r>
      <w:r w:rsidR="00E742D0" w:rsidRPr="00E742D0">
        <w:rPr>
          <w:rFonts w:ascii="Calibri" w:hAnsi="Calibri" w:cs="Calibri"/>
        </w:rPr>
        <w:t>(Armitage, 2004)</w:t>
      </w:r>
      <w:r w:rsidR="00E742D0">
        <w:fldChar w:fldCharType="end"/>
      </w:r>
      <w:r w:rsidR="000F042A">
        <w:t>.</w:t>
      </w:r>
      <w:r w:rsidR="006D28ED">
        <w:t xml:space="preserve"> </w:t>
      </w:r>
      <w:r w:rsidR="00484FA4">
        <w:t xml:space="preserve">The east coast comprises primarily </w:t>
      </w:r>
      <w:r w:rsidR="00A15410">
        <w:t xml:space="preserve">of </w:t>
      </w:r>
      <w:r w:rsidR="00484FA4">
        <w:t xml:space="preserve">wetlands and infilled marine </w:t>
      </w:r>
      <w:proofErr w:type="spellStart"/>
      <w:r w:rsidR="00484FA4">
        <w:t>embayments</w:t>
      </w:r>
      <w:proofErr w:type="spellEnd"/>
      <w:r w:rsidR="00A15410">
        <w:t>,</w:t>
      </w:r>
      <w:r w:rsidR="00484FA4">
        <w:t xml:space="preserve"> and the west coast </w:t>
      </w:r>
      <w:r w:rsidR="0042256A">
        <w:t xml:space="preserve">drops sharply into the sea. </w:t>
      </w:r>
      <w:r w:rsidR="00484FA4">
        <w:t xml:space="preserve">A central ridge of mountains reaching an elevation of 627 </w:t>
      </w:r>
      <w:proofErr w:type="spellStart"/>
      <w:r w:rsidR="00484FA4">
        <w:t>m.a.s.l</w:t>
      </w:r>
      <w:proofErr w:type="spellEnd"/>
      <w:r w:rsidR="00484FA4">
        <w:t xml:space="preserve"> runs down the island </w:t>
      </w:r>
      <w:r w:rsidR="00484FA4">
        <w:fldChar w:fldCharType="begin"/>
      </w:r>
      <w:r w:rsidR="00484FA4">
        <w:instrText xml:space="preserve"> ADDIN ZOTERO_ITEM CSL_CITATION {"citationID":"XbCOlgw2","properties":{"formattedCitation":"(Perry 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484FA4">
        <w:fldChar w:fldCharType="separate"/>
      </w:r>
      <w:r w:rsidR="00484FA4" w:rsidRPr="00FE39CF">
        <w:rPr>
          <w:rFonts w:ascii="Calibri" w:hAnsi="Calibri" w:cs="Calibri"/>
        </w:rPr>
        <w:t>(Perry et al., 2010)</w:t>
      </w:r>
      <w:r w:rsidR="00484FA4">
        <w:fldChar w:fldCharType="end"/>
      </w:r>
      <w:r w:rsidR="00484FA4">
        <w:t>.</w:t>
      </w:r>
      <w:r w:rsidR="0042256A">
        <w:t xml:space="preserve"> </w:t>
      </w:r>
      <w:commentRangeStart w:id="4"/>
      <w:r w:rsidR="00BB3B85">
        <w:t xml:space="preserve">Predator </w:t>
      </w:r>
      <w:commentRangeEnd w:id="4"/>
      <w:r w:rsidR="00C765A1">
        <w:rPr>
          <w:rStyle w:val="CommentReference"/>
        </w:rPr>
        <w:commentReference w:id="4"/>
      </w:r>
      <w:r w:rsidR="00BB3B85">
        <w:t>control pro</w:t>
      </w:r>
      <w:r w:rsidR="00084ABC">
        <w:t xml:space="preserve">jects have </w:t>
      </w:r>
      <w:r w:rsidR="004575BE">
        <w:t xml:space="preserve">been </w:t>
      </w:r>
      <w:r w:rsidR="007928FB">
        <w:t>developed</w:t>
      </w:r>
      <w:r w:rsidR="004575BE">
        <w:t xml:space="preserve"> on Aotea </w:t>
      </w:r>
      <w:r w:rsidR="006701DA">
        <w:t xml:space="preserve">with </w:t>
      </w:r>
      <w:proofErr w:type="spellStart"/>
      <w:r w:rsidR="006701DA">
        <w:t>Genfern</w:t>
      </w:r>
      <w:proofErr w:type="spellEnd"/>
      <w:r w:rsidR="006701DA">
        <w:t xml:space="preserve"> sanctuary </w:t>
      </w:r>
      <w:r w:rsidR="0087397D">
        <w:t>(</w:t>
      </w:r>
      <w:commentRangeStart w:id="5"/>
      <w:r w:rsidR="0087397D">
        <w:t>83 ha</w:t>
      </w:r>
      <w:commentRangeEnd w:id="5"/>
      <w:r w:rsidR="009F58AC">
        <w:rPr>
          <w:rStyle w:val="CommentReference"/>
        </w:rPr>
        <w:commentReference w:id="5"/>
      </w:r>
      <w:r w:rsidR="0087397D">
        <w:t xml:space="preserve">) </w:t>
      </w:r>
      <w:r w:rsidR="006701DA">
        <w:t>established as a restoration area in the late 90s</w:t>
      </w:r>
      <w:r w:rsidR="0083526C">
        <w:t>,</w:t>
      </w:r>
      <w:r w:rsidR="007563D7">
        <w:t xml:space="preserve"> and Windy Hill sanctuary</w:t>
      </w:r>
      <w:r w:rsidR="0087397D">
        <w:t xml:space="preserve"> (800 ha)</w:t>
      </w:r>
      <w:r w:rsidR="007563D7">
        <w:t xml:space="preserve"> </w:t>
      </w:r>
      <w:r w:rsidR="00566D04">
        <w:t xml:space="preserve"> established in 2000 </w:t>
      </w:r>
      <w:r w:rsidR="00486B68">
        <w:fldChar w:fldCharType="begin"/>
      </w:r>
      <w:r w:rsidR="00C0618C">
        <w:instrText xml:space="preserve"> ADDIN ZOTERO_ITEM CSL_CITATION {"citationID":"lXV052aw","properties":{"formattedCitation":"(Clout &amp; Russell, 2006; Perry et al., 2010)","plainCitation":"(Clout &amp;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486B68">
        <w:fldChar w:fldCharType="separate"/>
      </w:r>
      <w:r w:rsidR="00C163FA" w:rsidRPr="00C163FA">
        <w:rPr>
          <w:rFonts w:ascii="Calibri" w:hAnsi="Calibri" w:cs="Calibri"/>
        </w:rPr>
        <w:t>(Clout &amp; Russell, 2006; Perry et al., 2010)</w:t>
      </w:r>
      <w:r w:rsidR="00486B68">
        <w:fldChar w:fldCharType="end"/>
      </w:r>
      <w:r w:rsidR="007928FB">
        <w:t xml:space="preserve">. </w:t>
      </w:r>
    </w:p>
    <w:p w14:paraId="080E2A2E" w14:textId="77777777" w:rsidR="001F7FAC" w:rsidRPr="00DB5A12" w:rsidRDefault="001F7FAC" w:rsidP="00526E43">
      <w:pPr>
        <w:keepNext/>
      </w:pPr>
    </w:p>
    <w:p w14:paraId="60C3ED43" w14:textId="7B03B6EF" w:rsidR="001C1B0C" w:rsidRDefault="001C1B0C" w:rsidP="002E0BEC">
      <w:pPr>
        <w:pStyle w:val="Heading2"/>
      </w:pPr>
      <w:bookmarkStart w:id="6" w:name="_Toc75783390"/>
      <w:r>
        <w:t>1.</w:t>
      </w:r>
      <w:r w:rsidR="001244C8">
        <w:t>2</w:t>
      </w:r>
      <w:r>
        <w:t xml:space="preserve"> – Birds of Aotea</w:t>
      </w:r>
      <w:bookmarkEnd w:id="6"/>
    </w:p>
    <w:p w14:paraId="536E6F44" w14:textId="3C058BEC" w:rsidR="0061155E" w:rsidRDefault="005D4CEF" w:rsidP="00526E43">
      <w:pPr>
        <w:keepNext/>
      </w:pPr>
      <w:r>
        <w:t xml:space="preserve">Aotea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C10225">
        <w:t>pāteke</w:t>
      </w:r>
      <w:proofErr w:type="spellEnd"/>
      <w:r w:rsidR="00C217F9">
        <w:t>,</w:t>
      </w:r>
      <w:r w:rsidR="00620528">
        <w:t xml:space="preserve"> </w:t>
      </w:r>
      <w:r w:rsidR="0068121B">
        <w:t>banded rails</w:t>
      </w:r>
      <w:r w:rsidR="0003010D">
        <w:t>,</w:t>
      </w:r>
      <w:r w:rsidR="007F4F89">
        <w:t xml:space="preserve"> tomtits,</w:t>
      </w:r>
      <w:r w:rsidR="0068121B">
        <w:t xml:space="preserve"> and the iconic </w:t>
      </w:r>
      <w:proofErr w:type="spellStart"/>
      <w:r w:rsidR="00C10225">
        <w:t>tūī</w:t>
      </w:r>
      <w:proofErr w:type="spellEnd"/>
      <w:r w:rsidR="0068121B">
        <w:t xml:space="preserve">, </w:t>
      </w:r>
      <w:proofErr w:type="spellStart"/>
      <w:r w:rsidR="00C10225">
        <w:t>kākā</w:t>
      </w:r>
      <w:proofErr w:type="spellEnd"/>
      <w:r w:rsidR="0068121B">
        <w:t xml:space="preserve"> and </w:t>
      </w:r>
      <w:proofErr w:type="spellStart"/>
      <w:r w:rsidR="00C10225">
        <w:t>kākāriki</w:t>
      </w:r>
      <w:proofErr w:type="spellEnd"/>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7F4F89" w:rsidRPr="007F4F89">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3A287DB6" w14:textId="77777777" w:rsidR="0061155E" w:rsidRDefault="0061155E" w:rsidP="00526E43">
      <w:pPr>
        <w:keepNext/>
      </w:pPr>
    </w:p>
    <w:p w14:paraId="799158C8" w14:textId="3E5E87C8" w:rsidR="000754B7" w:rsidRDefault="000754B7" w:rsidP="00E568D4">
      <w:pPr>
        <w:keepNext/>
      </w:pPr>
      <w:r>
        <w:t>Aotea</w:t>
      </w:r>
      <w:r w:rsidR="0014013F">
        <w:t xml:space="preserve"> </w:t>
      </w:r>
      <w:r w:rsidR="003A240A">
        <w:t xml:space="preserve">is unique in that </w:t>
      </w:r>
      <w:r w:rsidR="006F5061">
        <w:t>some of the predatory animals</w:t>
      </w:r>
      <w:r w:rsidR="00BD1D2A">
        <w:t>,</w:t>
      </w:r>
      <w:r w:rsidR="0071469C">
        <w:t xml:space="preserve"> such as the Norway rat</w:t>
      </w:r>
      <w:r w:rsidR="00F81363">
        <w:t xml:space="preserve"> (</w:t>
      </w:r>
      <w:r w:rsidR="00F81363" w:rsidRPr="00F81363">
        <w:rPr>
          <w:i/>
          <w:iCs/>
        </w:rPr>
        <w:t>Rattus norvegicus</w:t>
      </w:r>
      <w:r w:rsidR="00F81363">
        <w:t>)</w:t>
      </w:r>
      <w:r w:rsidR="0071469C">
        <w:t xml:space="preserve"> </w:t>
      </w:r>
      <w:r w:rsidR="00F76436">
        <w:t>and mus</w:t>
      </w:r>
      <w:r w:rsidR="000415DC">
        <w:t xml:space="preserve">telids (weasels, stoats and ferrets) </w:t>
      </w:r>
      <w:r w:rsidR="0071469C">
        <w:t>brought by Europeans</w:t>
      </w:r>
      <w:r w:rsidR="00BD1D2A">
        <w:t>, never became established</w:t>
      </w:r>
      <w:r w:rsidR="007967F7">
        <w:t xml:space="preserve"> </w:t>
      </w:r>
      <w:r w:rsidR="007967F7">
        <w:fldChar w:fldCharType="begin"/>
      </w:r>
      <w:r w:rsidR="007967F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967F7">
        <w:fldChar w:fldCharType="separate"/>
      </w:r>
      <w:r w:rsidR="007967F7" w:rsidRPr="00F7707D">
        <w:rPr>
          <w:rFonts w:ascii="Calibri" w:hAnsi="Calibri" w:cs="Calibri"/>
        </w:rPr>
        <w:t>(Armitage, 2004)</w:t>
      </w:r>
      <w:r w:rsidR="007967F7">
        <w:fldChar w:fldCharType="end"/>
      </w:r>
      <w:r w:rsidR="00BD1D2A">
        <w:t>.</w:t>
      </w:r>
      <w:r w:rsidR="00584E32">
        <w:t xml:space="preserve"> The absen</w:t>
      </w:r>
      <w:r w:rsidR="00630281">
        <w:t>c</w:t>
      </w:r>
      <w:r w:rsidR="00584E32">
        <w:t>e of mustelids i</w:t>
      </w:r>
      <w:r w:rsidR="00723681">
        <w:t xml:space="preserve">s important to </w:t>
      </w:r>
      <w:r w:rsidR="005A6005">
        <w:t xml:space="preserve">the </w:t>
      </w:r>
      <w:r w:rsidR="00212A21">
        <w:t>survival</w:t>
      </w:r>
      <w:r w:rsidR="005A6005">
        <w:t xml:space="preserve"> of species still extant on the island today such as the </w:t>
      </w:r>
      <w:proofErr w:type="spellStart"/>
      <w:r w:rsidR="00C10225">
        <w:t>pāteke</w:t>
      </w:r>
      <w:proofErr w:type="spellEnd"/>
      <w:r w:rsidR="00591342">
        <w:t xml:space="preserve">, </w:t>
      </w:r>
      <w:proofErr w:type="spellStart"/>
      <w:r w:rsidR="00C10225">
        <w:t>kākā</w:t>
      </w:r>
      <w:proofErr w:type="spellEnd"/>
      <w:r w:rsidR="00591342">
        <w:t xml:space="preserve"> and banded rail.</w:t>
      </w:r>
      <w:r w:rsidR="00085A2C">
        <w:t xml:space="preserve"> </w:t>
      </w:r>
      <w:r w:rsidR="00BA741D">
        <w:t xml:space="preserve"> </w:t>
      </w:r>
      <w:r w:rsidR="00A40BBB">
        <w:t>Cats</w:t>
      </w:r>
      <w:r w:rsidR="00450FE7">
        <w:t xml:space="preserve"> (</w:t>
      </w:r>
      <w:r w:rsidR="00450FE7" w:rsidRPr="00450FE7">
        <w:rPr>
          <w:i/>
          <w:iCs/>
        </w:rPr>
        <w:t xml:space="preserve">Felis </w:t>
      </w:r>
      <w:proofErr w:type="spellStart"/>
      <w:r w:rsidR="00450FE7" w:rsidRPr="00450FE7">
        <w:rPr>
          <w:i/>
          <w:iCs/>
        </w:rPr>
        <w:t>catus</w:t>
      </w:r>
      <w:proofErr w:type="spellEnd"/>
      <w:r w:rsidR="00450FE7">
        <w:t>)</w:t>
      </w:r>
      <w:r w:rsidR="00A40BBB">
        <w:t xml:space="preserve"> and ship rats</w:t>
      </w:r>
      <w:r w:rsidR="00450FE7">
        <w:t xml:space="preserve"> (</w:t>
      </w:r>
      <w:r w:rsidR="00450FE7" w:rsidRPr="00450FE7">
        <w:rPr>
          <w:i/>
          <w:iCs/>
        </w:rPr>
        <w:t xml:space="preserve">Rattus </w:t>
      </w:r>
      <w:proofErr w:type="spellStart"/>
      <w:r w:rsidR="00450FE7" w:rsidRPr="00450FE7">
        <w:rPr>
          <w:i/>
          <w:iCs/>
        </w:rPr>
        <w:t>rattus</w:t>
      </w:r>
      <w:proofErr w:type="spellEnd"/>
      <w:r w:rsidR="00450FE7">
        <w:t>)</w:t>
      </w:r>
      <w:r w:rsidR="00A40BBB">
        <w:t xml:space="preserve"> </w:t>
      </w:r>
      <w:r w:rsidR="00496706">
        <w:t>are thought to have been</w:t>
      </w:r>
      <w:r w:rsidR="00A40BBB">
        <w:t xml:space="preserve"> rare or absent from</w:t>
      </w:r>
      <w:r w:rsidR="000144A9">
        <w:t xml:space="preserve"> Aotea</w:t>
      </w:r>
      <w:r w:rsidR="003D525D">
        <w:t xml:space="preserve"> </w:t>
      </w:r>
      <w:r w:rsidR="001E3CC8">
        <w:t xml:space="preserve">in the </w:t>
      </w:r>
      <w:proofErr w:type="spellStart"/>
      <w:r w:rsidR="001E3CC8">
        <w:t>mid 19</w:t>
      </w:r>
      <w:r w:rsidR="001E3CC8" w:rsidRPr="001E3CC8">
        <w:rPr>
          <w:vertAlign w:val="superscript"/>
        </w:rPr>
        <w:t>th</w:t>
      </w:r>
      <w:proofErr w:type="spellEnd"/>
      <w:r w:rsidR="001E3CC8">
        <w:t xml:space="preserve"> century</w:t>
      </w:r>
      <w:r w:rsidR="007967F7">
        <w:t>.</w:t>
      </w:r>
      <w:r w:rsidR="000144A9">
        <w:t xml:space="preserve"> </w:t>
      </w:r>
      <w:r w:rsidR="007967F7">
        <w:t>T</w:t>
      </w:r>
      <w:r w:rsidR="000144A9">
        <w:t>hus, species vulnerable to their predation</w:t>
      </w:r>
      <w:r w:rsidR="005E4A3F">
        <w:t>,</w:t>
      </w:r>
      <w:r w:rsidR="000144A9">
        <w:t xml:space="preserve"> such as </w:t>
      </w:r>
      <w:r w:rsidR="00432715">
        <w:t xml:space="preserve">the </w:t>
      </w:r>
      <w:proofErr w:type="spellStart"/>
      <w:r w:rsidR="00C10225">
        <w:t>kākāriki</w:t>
      </w:r>
      <w:proofErr w:type="spellEnd"/>
      <w:r w:rsidR="00432715">
        <w:t xml:space="preserve"> </w:t>
      </w:r>
      <w:r w:rsidR="00855849">
        <w:t>persist</w:t>
      </w:r>
      <w:r w:rsidR="0006188F">
        <w:t>ed</w:t>
      </w:r>
      <w:r w:rsidR="00855849">
        <w:t xml:space="preserve"> better than on the two main islands of New Zealand</w:t>
      </w:r>
      <w:r w:rsidR="00FD5C91">
        <w:t xml:space="preserve"> after </w:t>
      </w:r>
      <w:r w:rsidR="00E9662C">
        <w:t>European</w:t>
      </w:r>
      <w:r w:rsidR="00FD5C91">
        <w:t xml:space="preserve"> arrival</w:t>
      </w:r>
      <w:r w:rsidR="00F7707D">
        <w:t xml:space="preserve"> </w:t>
      </w:r>
      <w:r w:rsidR="00F7707D">
        <w:fldChar w:fldCharType="begin"/>
      </w:r>
      <w:r w:rsidR="0046492C">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F7707D">
        <w:fldChar w:fldCharType="separate"/>
      </w:r>
      <w:r w:rsidR="00F7707D" w:rsidRPr="00F7707D">
        <w:rPr>
          <w:rFonts w:ascii="Calibri" w:hAnsi="Calibri" w:cs="Calibri"/>
        </w:rPr>
        <w:t>(Armitage, 2004)</w:t>
      </w:r>
      <w:r w:rsidR="00F7707D">
        <w:fldChar w:fldCharType="end"/>
      </w:r>
      <w:r w:rsidR="00855849">
        <w:t>.</w:t>
      </w:r>
      <w:r w:rsidR="00A05D1B">
        <w:t xml:space="preserve"> However, w</w:t>
      </w:r>
      <w:r w:rsidR="00C22506">
        <w:t>hile many introduced pests did not establish on</w:t>
      </w:r>
      <w:r w:rsidR="00272728">
        <w:t xml:space="preserve"> </w:t>
      </w:r>
      <w:r w:rsidR="00C22506">
        <w:t>Aotea,</w:t>
      </w:r>
      <w:r w:rsidR="002F160C">
        <w:t xml:space="preserve"> </w:t>
      </w:r>
      <w:r w:rsidR="008A5B83">
        <w:t>rats (</w:t>
      </w:r>
      <w:r w:rsidR="008A5B83" w:rsidRPr="00F47C0A">
        <w:rPr>
          <w:i/>
          <w:iCs/>
        </w:rPr>
        <w:t xml:space="preserve">Rattus </w:t>
      </w:r>
      <w:proofErr w:type="spellStart"/>
      <w:r w:rsidR="008A5B83" w:rsidRPr="00F47C0A">
        <w:rPr>
          <w:i/>
          <w:iCs/>
        </w:rPr>
        <w:t>rattus</w:t>
      </w:r>
      <w:proofErr w:type="spellEnd"/>
      <w:r w:rsidR="007C066D">
        <w:rPr>
          <w:i/>
          <w:iCs/>
        </w:rPr>
        <w:t xml:space="preserve"> and </w:t>
      </w:r>
      <w:r w:rsidR="007C066D" w:rsidRPr="00CD7225">
        <w:rPr>
          <w:i/>
          <w:iCs/>
        </w:rPr>
        <w:t xml:space="preserve">Rattus </w:t>
      </w:r>
      <w:proofErr w:type="spellStart"/>
      <w:r w:rsidR="007C066D" w:rsidRPr="00CD7225">
        <w:rPr>
          <w:i/>
          <w:iCs/>
        </w:rPr>
        <w:t>exulans</w:t>
      </w:r>
      <w:proofErr w:type="spellEnd"/>
      <w:r w:rsidR="008A5B83">
        <w:t>)</w:t>
      </w:r>
      <w:r w:rsidR="00A23A67">
        <w:t>, mice (</w:t>
      </w:r>
      <w:r w:rsidR="00A23A67" w:rsidRPr="00F47C0A">
        <w:rPr>
          <w:i/>
          <w:iCs/>
        </w:rPr>
        <w:t>Mus musculus</w:t>
      </w:r>
      <w:r w:rsidR="00A23A67">
        <w:t>), rabbits</w:t>
      </w:r>
      <w:r w:rsidR="0097723C">
        <w:t xml:space="preserve"> (</w:t>
      </w:r>
      <w:r w:rsidR="0062355B" w:rsidRPr="0062355B">
        <w:rPr>
          <w:i/>
          <w:iCs/>
        </w:rPr>
        <w:t>Oryctolagus cuniculus</w:t>
      </w:r>
      <w:r w:rsidR="0097723C">
        <w:t>), feral cats</w:t>
      </w:r>
      <w:r w:rsidR="0062355B">
        <w:t xml:space="preserve"> (</w:t>
      </w:r>
      <w:r w:rsidR="0062355B" w:rsidRPr="00450FE7">
        <w:rPr>
          <w:i/>
          <w:iCs/>
        </w:rPr>
        <w:t xml:space="preserve">Felis </w:t>
      </w:r>
      <w:proofErr w:type="spellStart"/>
      <w:r w:rsidR="0062355B" w:rsidRPr="00450FE7">
        <w:rPr>
          <w:i/>
          <w:iCs/>
        </w:rPr>
        <w:t>catus</w:t>
      </w:r>
      <w:proofErr w:type="spellEnd"/>
      <w:r w:rsidR="0062355B">
        <w:t>),</w:t>
      </w:r>
      <w:r w:rsidR="0097723C">
        <w:t xml:space="preserve"> and pigs </w:t>
      </w:r>
      <w:r w:rsidR="00743A5F">
        <w:t>(</w:t>
      </w:r>
      <w:r w:rsidR="00743A5F" w:rsidRPr="00743A5F">
        <w:rPr>
          <w:i/>
          <w:iCs/>
        </w:rPr>
        <w:t>Sus scrofa</w:t>
      </w:r>
      <w:r w:rsidR="00743A5F" w:rsidRPr="00743A5F">
        <w:t xml:space="preserve">) </w:t>
      </w:r>
      <w:r w:rsidR="0097723C">
        <w:t>are present today</w:t>
      </w:r>
      <w:r w:rsidR="007C3A79">
        <w:t>, posing a threat to</w:t>
      </w:r>
      <w:r w:rsidR="00A5761F">
        <w:t xml:space="preserve"> the island’s</w:t>
      </w:r>
      <w:r w:rsidR="007C3A79">
        <w:t xml:space="preserve"> </w:t>
      </w:r>
      <w:r w:rsidR="00A5761F">
        <w:t>birdlife</w:t>
      </w:r>
      <w:r w:rsidR="0046492C">
        <w:t xml:space="preserve"> </w:t>
      </w:r>
      <w:r w:rsidR="0046492C">
        <w:fldChar w:fldCharType="begin"/>
      </w:r>
      <w:r w:rsidR="00BC61E6">
        <w:instrText xml:space="preserve"> ADDIN ZOTERO_ITEM CSL_CITATION {"citationID":"WfApQthl","properties":{"formattedCitation":"(Ogden &amp; Gilbert, 2009, 2011)","plainCitation":"(Ogden &amp;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46492C">
        <w:fldChar w:fldCharType="separate"/>
      </w:r>
      <w:r w:rsidR="00BC61E6" w:rsidRPr="00BC61E6">
        <w:rPr>
          <w:rFonts w:ascii="Calibri" w:hAnsi="Calibri" w:cs="Calibri"/>
        </w:rPr>
        <w:t>(Ogden &amp; Gilbert, 2009, 2011)</w:t>
      </w:r>
      <w:r w:rsidR="0046492C">
        <w:fldChar w:fldCharType="end"/>
      </w:r>
      <w:r w:rsidR="0097723C">
        <w:t>.</w:t>
      </w:r>
      <w:r w:rsidR="00A8105A">
        <w:t xml:space="preserve"> The last remaining </w:t>
      </w:r>
      <w:proofErr w:type="spellStart"/>
      <w:r w:rsidR="00A8105A">
        <w:t>koako</w:t>
      </w:r>
      <w:proofErr w:type="spellEnd"/>
      <w:r w:rsidR="00A8105A">
        <w:t xml:space="preserve"> on Aotea were moved to the nearby </w:t>
      </w:r>
      <w:proofErr w:type="spellStart"/>
      <w:r w:rsidR="00A8105A">
        <w:t>Hauturu</w:t>
      </w:r>
      <w:proofErr w:type="spellEnd"/>
      <w:r w:rsidR="00A8105A">
        <w:t xml:space="preserve"> predator-free island in 1994, and a number of bird species, including the tomtit and </w:t>
      </w:r>
      <w:proofErr w:type="spellStart"/>
      <w:r w:rsidR="00C10225">
        <w:t>kākāriki</w:t>
      </w:r>
      <w:proofErr w:type="spellEnd"/>
      <w:r w:rsidR="00A8105A">
        <w:t xml:space="preserve"> are at risk of local extinction </w:t>
      </w:r>
      <w:r w:rsidR="00A8105A">
        <w:fldChar w:fldCharType="begin"/>
      </w:r>
      <w:r w:rsidR="00A8105A">
        <w:instrText xml:space="preserve"> ADDIN ZOTERO_ITEM CSL_CITATION {"citationID":"PLxAVU5r","properties":{"formattedCitation":"(Russell &amp; Taylor, 2017)","plainCitation":"(Russell &amp;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A8105A">
        <w:fldChar w:fldCharType="separate"/>
      </w:r>
      <w:r w:rsidR="00A8105A" w:rsidRPr="00A8105A">
        <w:rPr>
          <w:rFonts w:ascii="Calibri" w:hAnsi="Calibri" w:cs="Calibri"/>
        </w:rPr>
        <w:t>(Russell &amp; Taylor, 2017)</w:t>
      </w:r>
      <w:r w:rsidR="00A8105A">
        <w:fldChar w:fldCharType="end"/>
      </w:r>
      <w:r w:rsidR="00A8105A">
        <w:t>.</w:t>
      </w:r>
      <w:r w:rsidR="004B12C6">
        <w:t xml:space="preserve"> </w:t>
      </w:r>
      <w:r w:rsidR="00107A5A">
        <w:t>Historically</w:t>
      </w:r>
      <w:r w:rsidR="00C32C3B">
        <w:t>,</w:t>
      </w:r>
      <w:r w:rsidR="00107A5A">
        <w:t xml:space="preserve"> much of the loss of the native and endemic bird</w:t>
      </w:r>
      <w:r w:rsidR="00C32C3B">
        <w:t>l</w:t>
      </w:r>
      <w:r w:rsidR="00107A5A">
        <w:t xml:space="preserve">ife was probably due to </w:t>
      </w:r>
      <w:r w:rsidR="009F130B">
        <w:t xml:space="preserve">the introduction of the </w:t>
      </w:r>
      <w:r w:rsidR="00E90AA6">
        <w:t>Polynesian</w:t>
      </w:r>
      <w:r w:rsidR="009F130B">
        <w:t xml:space="preserve"> rat (</w:t>
      </w:r>
      <w:r w:rsidR="00CD7225" w:rsidRPr="00CD7225">
        <w:rPr>
          <w:i/>
          <w:iCs/>
        </w:rPr>
        <w:t xml:space="preserve">Rattus </w:t>
      </w:r>
      <w:proofErr w:type="spellStart"/>
      <w:r w:rsidR="00CD7225" w:rsidRPr="00CD7225">
        <w:rPr>
          <w:i/>
          <w:iCs/>
        </w:rPr>
        <w:t>exulans</w:t>
      </w:r>
      <w:proofErr w:type="spellEnd"/>
      <w:r w:rsidR="009F130B">
        <w:t xml:space="preserve">) and </w:t>
      </w:r>
      <w:r w:rsidR="009F130B">
        <w:lastRenderedPageBreak/>
        <w:t>dogs</w:t>
      </w:r>
      <w:r w:rsidR="00061692">
        <w:t xml:space="preserve"> </w:t>
      </w:r>
      <w:r w:rsidR="00061692" w:rsidRPr="00061692">
        <w:t>(</w:t>
      </w:r>
      <w:r w:rsidR="00061692" w:rsidRPr="00061692">
        <w:rPr>
          <w:i/>
          <w:iCs/>
        </w:rPr>
        <w:t xml:space="preserve">Canis </w:t>
      </w:r>
      <w:proofErr w:type="spellStart"/>
      <w:r w:rsidR="00061692" w:rsidRPr="00061692">
        <w:rPr>
          <w:i/>
          <w:iCs/>
        </w:rPr>
        <w:t>familiaris</w:t>
      </w:r>
      <w:proofErr w:type="spellEnd"/>
      <w:r w:rsidR="00061692">
        <w:t>)</w:t>
      </w:r>
      <w:r w:rsidR="009F130B">
        <w:t xml:space="preserve"> that accompanied </w:t>
      </w:r>
      <w:r w:rsidR="00E24A22">
        <w:t>the first human settlers of Aotea</w:t>
      </w:r>
      <w:r w:rsidR="00E9662C">
        <w:t xml:space="preserve">, and the </w:t>
      </w:r>
      <w:r w:rsidR="00C32C3B">
        <w:t xml:space="preserve">loss of forest </w:t>
      </w:r>
      <w:r w:rsidR="0042256A">
        <w:t>during</w:t>
      </w:r>
      <w:r w:rsidR="00C32C3B">
        <w:t xml:space="preserve"> </w:t>
      </w:r>
      <w:r w:rsidR="00555EE9">
        <w:t>Māori</w:t>
      </w:r>
      <w:r w:rsidR="00C32C3B">
        <w:t xml:space="preserve"> and European settlement</w:t>
      </w:r>
      <w:r w:rsidR="00A72456">
        <w:t xml:space="preserve"> </w:t>
      </w:r>
      <w:r w:rsidR="00A72456">
        <w:fldChar w:fldCharType="begin"/>
      </w:r>
      <w:r w:rsidR="00A72456">
        <w:instrText xml:space="preserve"> ADDIN ZOTERO_ITEM CSL_CITATION {"citationID":"9AgY5C3w","properties":{"formattedCitation":"(Clout &amp; Russell, 2006; Perry et al., 2010)","plainCitation":"(Clout &amp;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A72456">
        <w:fldChar w:fldCharType="separate"/>
      </w:r>
      <w:r w:rsidR="00A72456" w:rsidRPr="00A72456">
        <w:rPr>
          <w:rFonts w:ascii="Calibri" w:hAnsi="Calibri" w:cs="Calibri"/>
        </w:rPr>
        <w:t>(Clout &amp; Russell, 2006; Perry et al., 2010)</w:t>
      </w:r>
      <w:r w:rsidR="00A72456">
        <w:fldChar w:fldCharType="end"/>
      </w:r>
      <w:r w:rsidR="00C32C3B">
        <w:t>.</w:t>
      </w:r>
      <w:r w:rsidR="00E568D4">
        <w:t xml:space="preserve"> </w:t>
      </w:r>
    </w:p>
    <w:p w14:paraId="0313DF82" w14:textId="77777777" w:rsidR="00E568D4" w:rsidRPr="00D41376" w:rsidRDefault="00E568D4" w:rsidP="00E568D4">
      <w:pPr>
        <w:keepNext/>
      </w:pPr>
    </w:p>
    <w:p w14:paraId="06A94A32" w14:textId="6FAA334E" w:rsidR="00E777C4" w:rsidRDefault="00220D81" w:rsidP="002E0BEC">
      <w:pPr>
        <w:pStyle w:val="Heading2"/>
      </w:pPr>
      <w:bookmarkStart w:id="7" w:name="_Toc75783391"/>
      <w:r>
        <w:t>1.</w:t>
      </w:r>
      <w:r w:rsidR="00FE2521">
        <w:t>3</w:t>
      </w:r>
      <w:r>
        <w:t xml:space="preserve"> </w:t>
      </w:r>
      <w:r w:rsidR="00E02779">
        <w:t xml:space="preserve">– </w:t>
      </w:r>
      <w:commentRangeStart w:id="8"/>
      <w:r w:rsidR="008D207A">
        <w:t xml:space="preserve">Key </w:t>
      </w:r>
      <w:commentRangeEnd w:id="8"/>
      <w:r w:rsidR="001F6C7C">
        <w:rPr>
          <w:rStyle w:val="CommentReference"/>
          <w:rFonts w:asciiTheme="minorHAnsi" w:eastAsiaTheme="minorEastAsia" w:hAnsiTheme="minorHAnsi" w:cstheme="minorBidi"/>
          <w:color w:val="auto"/>
        </w:rPr>
        <w:commentReference w:id="8"/>
      </w:r>
      <w:r w:rsidR="008D207A">
        <w:t>t</w:t>
      </w:r>
      <w:r w:rsidR="00E02779">
        <w:t>arget species</w:t>
      </w:r>
      <w:bookmarkEnd w:id="7"/>
    </w:p>
    <w:p w14:paraId="069F0D1B" w14:textId="0F9C24A8" w:rsidR="00B07100" w:rsidRDefault="008D207A">
      <w:r>
        <w:t>For species have been identified by st</w:t>
      </w:r>
      <w:r w:rsidR="001F6C7C">
        <w:t>ake</w:t>
      </w:r>
      <w:r>
        <w:t xml:space="preserve">holders of </w:t>
      </w:r>
      <w:proofErr w:type="spellStart"/>
      <w:r>
        <w:t>Aeotea</w:t>
      </w:r>
      <w:proofErr w:type="spellEnd"/>
      <w:r>
        <w:t xml:space="preserve"> as key target species for the ABC</w:t>
      </w:r>
      <w:r w:rsidR="00C163FA">
        <w:t xml:space="preserve"> </w:t>
      </w:r>
      <w:r w:rsidR="00C163FA">
        <w:fldChar w:fldCharType="begin"/>
      </w:r>
      <w:r w:rsidR="00C163FA">
        <w:instrText xml:space="preserve"> ADDIN ZOTERO_ITEM CSL_CITATION {"citationID":"OtusJiCS","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C163FA">
        <w:fldChar w:fldCharType="separate"/>
      </w:r>
      <w:r w:rsidR="00C163FA" w:rsidRPr="00C163FA">
        <w:rPr>
          <w:rFonts w:ascii="Calibri" w:hAnsi="Calibri" w:cs="Calibri"/>
        </w:rPr>
        <w:t>(Simmonds, 2020)</w:t>
      </w:r>
      <w:r w:rsidR="00C163FA">
        <w:fldChar w:fldCharType="end"/>
      </w:r>
      <w:r>
        <w:t xml:space="preserve">. These are the: </w:t>
      </w:r>
      <w:proofErr w:type="spellStart"/>
      <w:r w:rsidR="00B07100" w:rsidRPr="00B07100">
        <w:t>kākā</w:t>
      </w:r>
      <w:proofErr w:type="spellEnd"/>
      <w:r w:rsidR="00B07100" w:rsidRPr="00B07100">
        <w:t xml:space="preserve"> (</w:t>
      </w:r>
      <w:r w:rsidR="00B07100" w:rsidRPr="006C0066">
        <w:rPr>
          <w:i/>
          <w:iCs/>
        </w:rPr>
        <w:t xml:space="preserve">Nestor </w:t>
      </w:r>
      <w:proofErr w:type="spellStart"/>
      <w:r w:rsidR="00B07100" w:rsidRPr="006C0066">
        <w:rPr>
          <w:i/>
          <w:iCs/>
        </w:rPr>
        <w:t>meridionalis</w:t>
      </w:r>
      <w:proofErr w:type="spellEnd"/>
      <w:r w:rsidR="00B07100" w:rsidRPr="00B07100">
        <w:t xml:space="preserve">), </w:t>
      </w:r>
      <w:proofErr w:type="spellStart"/>
      <w:r w:rsidR="00B07100" w:rsidRPr="00B07100">
        <w:t>kererū</w:t>
      </w:r>
      <w:proofErr w:type="spellEnd"/>
      <w:r w:rsidR="002C05D2">
        <w:t xml:space="preserve"> (</w:t>
      </w:r>
      <w:proofErr w:type="spellStart"/>
      <w:r w:rsidR="002C05D2" w:rsidRPr="006C0066">
        <w:rPr>
          <w:i/>
          <w:iCs/>
        </w:rPr>
        <w:t>Hemiphaga</w:t>
      </w:r>
      <w:proofErr w:type="spellEnd"/>
      <w:r w:rsidR="002C05D2" w:rsidRPr="006C0066">
        <w:rPr>
          <w:i/>
          <w:iCs/>
        </w:rPr>
        <w:t xml:space="preserve"> </w:t>
      </w:r>
      <w:proofErr w:type="spellStart"/>
      <w:r w:rsidR="002C05D2" w:rsidRPr="006C0066">
        <w:rPr>
          <w:i/>
          <w:iCs/>
        </w:rPr>
        <w:t>novaeseelandiae</w:t>
      </w:r>
      <w:proofErr w:type="spellEnd"/>
      <w:r w:rsidR="002C05D2">
        <w:t>)</w:t>
      </w:r>
      <w:r w:rsidR="00B07100" w:rsidRPr="00B07100">
        <w:t xml:space="preserve">, </w:t>
      </w:r>
      <w:proofErr w:type="spellStart"/>
      <w:r w:rsidR="00B07100" w:rsidRPr="00B07100">
        <w:t>kākāriki</w:t>
      </w:r>
      <w:proofErr w:type="spellEnd"/>
      <w:r w:rsidR="00B07100" w:rsidRPr="00B07100">
        <w:t xml:space="preserve"> (</w:t>
      </w:r>
      <w:proofErr w:type="spellStart"/>
      <w:r w:rsidR="00B07100" w:rsidRPr="006C0066">
        <w:rPr>
          <w:i/>
          <w:iCs/>
        </w:rPr>
        <w:t>Cyanoramphus</w:t>
      </w:r>
      <w:proofErr w:type="spellEnd"/>
      <w:r w:rsidR="00B07100" w:rsidRPr="006C0066">
        <w:rPr>
          <w:i/>
          <w:iCs/>
        </w:rPr>
        <w:t xml:space="preserve"> </w:t>
      </w:r>
      <w:proofErr w:type="spellStart"/>
      <w:r w:rsidR="00B07100" w:rsidRPr="006C0066">
        <w:rPr>
          <w:i/>
          <w:iCs/>
        </w:rPr>
        <w:t>novaezelandiae</w:t>
      </w:r>
      <w:proofErr w:type="spellEnd"/>
      <w:r w:rsidR="00B07100" w:rsidRPr="00B07100">
        <w:t xml:space="preserve">), and </w:t>
      </w:r>
      <w:proofErr w:type="spellStart"/>
      <w:r w:rsidR="00C10225">
        <w:t>tūī</w:t>
      </w:r>
      <w:proofErr w:type="spellEnd"/>
      <w:r w:rsidR="00B07100" w:rsidRPr="00B07100">
        <w:t xml:space="preserve"> (</w:t>
      </w:r>
      <w:proofErr w:type="spellStart"/>
      <w:r w:rsidR="00B07100" w:rsidRPr="006C0066">
        <w:rPr>
          <w:i/>
          <w:iCs/>
        </w:rPr>
        <w:t>Prosthemadera</w:t>
      </w:r>
      <w:proofErr w:type="spellEnd"/>
      <w:r w:rsidR="00B07100" w:rsidRPr="006C0066">
        <w:rPr>
          <w:i/>
          <w:iCs/>
        </w:rPr>
        <w:t xml:space="preserve"> </w:t>
      </w:r>
      <w:proofErr w:type="spellStart"/>
      <w:r w:rsidR="00B07100" w:rsidRPr="006C0066">
        <w:rPr>
          <w:i/>
          <w:iCs/>
        </w:rPr>
        <w:t>novaeseelandiae</w:t>
      </w:r>
      <w:proofErr w:type="spellEnd"/>
      <w:r w:rsidR="00B07100" w:rsidRPr="00B07100">
        <w:t xml:space="preserve">). </w:t>
      </w:r>
    </w:p>
    <w:p w14:paraId="1C6648A3" w14:textId="1AFD68C3" w:rsidR="00C163FA" w:rsidRDefault="00C163FA"/>
    <w:p w14:paraId="7A5DBA65" w14:textId="20710251" w:rsidR="00EB29F0" w:rsidRDefault="00FD2E76" w:rsidP="00EB29F0">
      <w:proofErr w:type="spellStart"/>
      <w:r>
        <w:t>K</w:t>
      </w:r>
      <w:r w:rsidRPr="00B07100">
        <w:t>ākāriki</w:t>
      </w:r>
      <w:proofErr w:type="spellEnd"/>
      <w:r w:rsidRPr="00B07100">
        <w:t xml:space="preserve"> </w:t>
      </w:r>
      <w:r>
        <w:t xml:space="preserve">is a small endemic parrot once common throughout New Zealand but now almost absent from the two main islands </w:t>
      </w:r>
      <w:r>
        <w:fldChar w:fldCharType="begin"/>
      </w:r>
      <w:r>
        <w:instrText xml:space="preserve"> ADDIN ZOTERO_ITEM CSL_CITATION {"citationID":"Y0RRmxPG","properties":{"formattedCitation":"(Ortiz\\uc0\\u8208{}Catedral &amp; Brunton, 2009)","plainCitation":"(Ortiz‐Catedral &amp; Brunton, 2009)","noteIndex":0},"citationItems":[{"id":839,"uris":["http://zotero.org/users/local/z7VYnidG/items/AE26DUAT"],"uri":["http://zotero.org/users/local/z7VYnidG/items/AE26DUAT"],"itemData":{"id":839,"type":"article-journal","abstract":"We studied red‐crowned parakeets (Cyanoramphus novaezelandiae) reintroduced onto Tiritiri Matangi Island, New Zealand from 2004 to 2006, in order to provide baseline information regarding nesting sites and nesting success of this population. We found 48 nests both in natural nesting sites and in nest boxes, in all three major habitat types on the island. Clutch size declined as the breeding season progressed, but laying date did not affect nesting success. This means that a breeding pair could fledge at least one young even from a small clutch laid late in the breeding season. Overall nesting success was 60%. Nesting success varied between breeding‐seasons. Most of the 17 nesting attempts that failed did so during incubation. Red‐crowned parakeets made use of a wide diversity of nesting sites and few sites were re‐used, which suggests that suitable nest sites were not limiting. Overall, our results indicate that red‐crowned parakeets are good candidates for reintroductions to areas lacking introduced predators, even during the early stages of revegetation.","container-title":"New Zealand Journal of Zoology","DOI":"10.1080/03014220909510133","ISSN":"0301-4223","issue":"1","note":"publisher: Taylor &amp; Francis\n_eprint: https://doi.org/10.1080/03014220909510133","page":"1-10","source":"Taylor and Francis+NEJM","title":"Nesting sites and nesting success of reintroduced red‐crowned parakeets (Cyanoramphus novaezelandiae) on Tiritiri Matangi Island, New Zealand","volume":"36","author":[{"family":"Ortiz‐Catedral","given":"Luis"},{"family":"Brunton","given":"Dianne H."}],"issued":{"date-parts":[["2009",1,1]]}}}],"schema":"https://github.com/citation-style-language/schema/raw/master/csl-citation.json"} </w:instrText>
      </w:r>
      <w:r>
        <w:fldChar w:fldCharType="separate"/>
      </w:r>
      <w:r w:rsidRPr="00FD2E76">
        <w:rPr>
          <w:rFonts w:ascii="Calibri" w:hAnsi="Calibri" w:cs="Calibri"/>
          <w:szCs w:val="24"/>
        </w:rPr>
        <w:t>(Ortiz‐Catedral &amp; Brunton, 2009)</w:t>
      </w:r>
      <w:r>
        <w:fldChar w:fldCharType="end"/>
      </w:r>
      <w:r>
        <w:t xml:space="preserve">. The </w:t>
      </w:r>
      <w:proofErr w:type="spellStart"/>
      <w:r w:rsidR="00EB29F0" w:rsidRPr="00B07100">
        <w:t>kākāriki</w:t>
      </w:r>
      <w:proofErr w:type="spellEnd"/>
      <w:r w:rsidR="00EB29F0" w:rsidRPr="00B07100">
        <w:t xml:space="preserve"> </w:t>
      </w:r>
      <w:r>
        <w:t>has a national conservation status of an at risk relict population</w:t>
      </w:r>
      <w:r w:rsidR="00EB29F0">
        <w:t xml:space="preserve"> </w:t>
      </w:r>
      <w:r w:rsidR="00EB29F0">
        <w:fldChar w:fldCharType="begin"/>
      </w:r>
      <w:r w:rsidR="00EB29F0">
        <w:instrText xml:space="preserve"> ADDIN ZOTERO_ITEM CSL_CITATION {"citationID":"DmaVaLvn","properties":{"formattedCitation":"(Robertson et al., 2016)","plainCitation":"(Robertson et al., 2016)","noteIndex":0},"citationItems":[{"id":789,"uris":["http://zotero.org/users/local/z7VYnidG/items/B7FRVGXV"],"uri":["http://zotero.org/users/local/z7VYnidG/items/B7FRVGXV"],"itemData":{"id":789,"type":"article-journal","abstract":"The second complete audit of the conservation status of the 487 taxa of birds that have been recorded in New Zealand since first human contact (about 800 years ago) was carried out. Using the same ranking criteria, the assessments made in the audit were compared with those for the 473 taxa included in the first complete audit in 2012. Since then, 15 taxa have been added to the New Zealand list, six as a result of the acceptance of new distribution records, three as newly-described recently extinct species from the Chatham Islands, six as a result of taxonomic changes, and one species has been deleted from the New Zealand list. Of 77 threatened taxa classified in 2012, the status of 22 (29%) taxa improved, mainly due to successful conservation management, while five (6%) of them moved to a more threatened status. Eight other taxa, including three not assessed in 2012, were added to the threatened categories. Overall, 71 taxa were assessed as being threatened with extinction, six fewer than in 2012, and 23 rather than 25 taxa are now classified as being Nationally Critical. A list of all 487 bird taxa and their conservation status in 2016 is presented.","language":"en","page":"27","source":"Zotero","title":"Conservation status of New Zealand birds, 2016","author":[{"family":"Robertson","given":"H A"},{"family":"Baird","given":"K"},{"family":"Dowding","given":"J E"},{"family":"Elliott","given":"G P"},{"family":"Hitchmough","given":"R A"},{"family":"Miskelly","given":"C M"},{"family":"McArthur","given":"N"},{"family":"O'Donnell","given":"C F J"},{"family":"Sagar","given":"P M"},{"family":"Scofield","given":"R P"},{"family":"Taylor","given":"G A"}],"issued":{"date-parts":[["2016"]]}}}],"schema":"https://github.com/citation-style-language/schema/raw/master/csl-citation.json"} </w:instrText>
      </w:r>
      <w:r w:rsidR="00EB29F0">
        <w:fldChar w:fldCharType="separate"/>
      </w:r>
      <w:r w:rsidR="00EB29F0" w:rsidRPr="00EB29F0">
        <w:rPr>
          <w:rFonts w:ascii="Calibri" w:hAnsi="Calibri" w:cs="Calibri"/>
        </w:rPr>
        <w:t>(Robertson et al., 2016)</w:t>
      </w:r>
      <w:r w:rsidR="00EB29F0">
        <w:fldChar w:fldCharType="end"/>
      </w:r>
      <w:r w:rsidR="001F6C7C">
        <w:t>,</w:t>
      </w:r>
      <w:r w:rsidR="00EB29F0">
        <w:t xml:space="preserve"> and one breeding population is confirmed on </w:t>
      </w:r>
      <w:proofErr w:type="spellStart"/>
      <w:r w:rsidR="00EB29F0">
        <w:t>Aeotea</w:t>
      </w:r>
      <w:proofErr w:type="spellEnd"/>
      <w:r w:rsidR="00EB29F0">
        <w:t xml:space="preserve"> at the </w:t>
      </w:r>
      <w:proofErr w:type="spellStart"/>
      <w:r w:rsidR="00EB29F0">
        <w:t>Okiwi</w:t>
      </w:r>
      <w:proofErr w:type="spellEnd"/>
      <w:r w:rsidR="00EB29F0">
        <w:t xml:space="preserve"> site</w:t>
      </w:r>
      <w:r w:rsidR="009D49F8">
        <w:t xml:space="preserve"> </w:t>
      </w:r>
      <w:r w:rsidR="009D49F8">
        <w:fldChar w:fldCharType="begin"/>
      </w:r>
      <w:r w:rsidR="009D49F8">
        <w:instrText xml:space="preserve"> ADDIN ZOTERO_ITEM CSL_CITATION {"citationID":"pH8Q7EdL","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9D49F8">
        <w:fldChar w:fldCharType="separate"/>
      </w:r>
      <w:r w:rsidR="009D49F8" w:rsidRPr="009D49F8">
        <w:rPr>
          <w:rFonts w:ascii="Calibri" w:hAnsi="Calibri" w:cs="Calibri"/>
        </w:rPr>
        <w:t>(Simmonds, 2020)</w:t>
      </w:r>
      <w:r w:rsidR="009D49F8">
        <w:fldChar w:fldCharType="end"/>
      </w:r>
      <w:r w:rsidR="00EB29F0">
        <w:t>.</w:t>
      </w:r>
    </w:p>
    <w:p w14:paraId="26748EF6" w14:textId="695DD54C" w:rsidR="002B5D5D" w:rsidRDefault="00EB29F0" w:rsidP="00EB29F0">
      <w:proofErr w:type="spellStart"/>
      <w:r>
        <w:t>K</w:t>
      </w:r>
      <w:r w:rsidRPr="00B07100">
        <w:t>ererū</w:t>
      </w:r>
      <w:proofErr w:type="spellEnd"/>
      <w:r>
        <w:t xml:space="preserve"> are an endemic pigeon widespread throughout New Zealand.</w:t>
      </w:r>
      <w:r w:rsidR="003101AF">
        <w:t xml:space="preserve"> They are the fifth larges</w:t>
      </w:r>
      <w:r w:rsidR="001F6C7C">
        <w:t>t</w:t>
      </w:r>
      <w:r w:rsidR="003101AF">
        <w:t xml:space="preserve"> pigeon in the world and feed on fruits</w:t>
      </w:r>
      <w:r w:rsidR="001F6C7C">
        <w:t>,</w:t>
      </w:r>
      <w:r w:rsidR="003101AF">
        <w:t xml:space="preserve"> flowers</w:t>
      </w:r>
      <w:r w:rsidR="001F6C7C">
        <w:t>,</w:t>
      </w:r>
      <w:r w:rsidR="003101AF">
        <w:t xml:space="preserve"> and leaves </w:t>
      </w:r>
      <w:r w:rsidR="003101AF">
        <w:fldChar w:fldCharType="begin"/>
      </w:r>
      <w:r w:rsidR="003101AF">
        <w:instrText xml:space="preserve"> ADDIN ZOTERO_ITEM CSL_CITATION {"citationID":"eS5DPwFY","properties":{"formattedCitation":"(Wotton &amp; Kelly, 2012)","plainCitation":"(Wotton &amp;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3101AF">
        <w:fldChar w:fldCharType="separate"/>
      </w:r>
      <w:r w:rsidR="003101AF" w:rsidRPr="003101AF">
        <w:rPr>
          <w:rFonts w:ascii="Calibri" w:hAnsi="Calibri" w:cs="Calibri"/>
        </w:rPr>
        <w:t>(Wotton &amp; Kelly, 2012)</w:t>
      </w:r>
      <w:r w:rsidR="003101AF">
        <w:fldChar w:fldCharType="end"/>
      </w:r>
      <w:r w:rsidR="003101AF">
        <w:t xml:space="preserve">. </w:t>
      </w:r>
      <w:proofErr w:type="spellStart"/>
      <w:r w:rsidR="00A76DF2">
        <w:t>K</w:t>
      </w:r>
      <w:r w:rsidR="00A76DF2" w:rsidRPr="00B07100">
        <w:t>ererū</w:t>
      </w:r>
      <w:proofErr w:type="spellEnd"/>
      <w:r w:rsidR="00A76DF2">
        <w:t xml:space="preserve"> are important seed dispersers feeding on at least 70 different plant species and, d</w:t>
      </w:r>
      <w:r w:rsidR="003101AF">
        <w:t>ue to their large</w:t>
      </w:r>
      <w:r w:rsidR="001F6C7C">
        <w:t xml:space="preserve"> size, they can swallow</w:t>
      </w:r>
      <w:r w:rsidR="00A76DF2">
        <w:t xml:space="preserve"> large fruits</w:t>
      </w:r>
      <w:r w:rsidR="001F6C7C">
        <w:t xml:space="preserve"> and have a long gut retention time</w:t>
      </w:r>
      <w:r w:rsidR="00A76DF2">
        <w:t xml:space="preserve"> </w:t>
      </w:r>
      <w:r w:rsidR="00A76DF2">
        <w:fldChar w:fldCharType="begin"/>
      </w:r>
      <w:r w:rsidR="00A76DF2">
        <w:instrText xml:space="preserve"> ADDIN ZOTERO_ITEM CSL_CITATION {"citationID":"ypkfkl2N","properties":{"formattedCitation":"(Clout &amp; Hay, 1989; Wotton &amp; Kelly, 2012)","plainCitation":"(Clout &amp; Hay, 1989; Wotton &amp; Kelly, 2012)","noteIndex":0},"citationItems":[{"id":856,"uris":["http://zotero.org/users/local/z7VYnidG/items/YG7B6R7A"],"uri":["http://zotero.org/users/local/z7VYnidG/items/YG7B6R7A"],"itemData":{"id":856,"type":"article-journal","abstract":"New Zealand's forest plants evolved in the absence of mammalian herbivores, but subject to the attentions of a variety of other animals. Insects are and probably were, the primary folivores, but birds may also have been important. Several extinct birds, notably moas (Dinornithidae), were herbivores, and speculation continues about their impact on the vegetation. Among existing forest birds, both kereru (Hemiphaga novaeseelandiae) and kokako (Callaeas cinerea) can significantly defoliate plants and may have had a greater impact in the past. Beneficial interactions of birds with forest plants include pollination and seed dispersal. Flower visitation by birds has already been reviewed, but the importance of frugivory and seed dispersal by birds has hitherto been given scant regard in New Zealand. About 70% of the woody plants in New Zealand forests have fruits suited for vertebrate dispersal and, of these, most are probably dispersed by birds. The recent extinction of several frugivorous forest birds (e.g., moas, piopio Turnagra capensis, huia Heterolocha acutirostris) and the decline of others (e.g., kokako) has reduced the number of potential seed dispersers, especially for large-fruited species, some of which now depend almost entirely on kereru for seed dispersal. A similar recent loss of potential seed dispersers has occurred throughout Polynesia, but consequent effects on patterns of forest regeneration are unknown.","container-title":"NEW ZEALAND JOURNAL OF ECOLOGY","language":"en","page":"7","source":"Zotero","title":"THE IMPORTANCE OF BIRDS AS BROWSERS, POLLINATORS AND SEED DISPERSERS IN NEW ZEALAND FORESTS","volume":"12","author":[{"family":"Clout","given":"M N"},{"family":"Hay","given":"J R"}],"issued":{"date-parts":[["1989"]]}}},{"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A76DF2">
        <w:fldChar w:fldCharType="separate"/>
      </w:r>
      <w:r w:rsidR="00A76DF2" w:rsidRPr="00A76DF2">
        <w:rPr>
          <w:rFonts w:ascii="Calibri" w:hAnsi="Calibri" w:cs="Calibri"/>
        </w:rPr>
        <w:t>(Clout &amp; Hay, 1989; Wotton &amp; Kelly, 2012)</w:t>
      </w:r>
      <w:r w:rsidR="00A76DF2">
        <w:fldChar w:fldCharType="end"/>
      </w:r>
      <w:r w:rsidR="00A76DF2">
        <w:t>. The long gut passage time of the large birds makes it more likely that they disperse seeds fu</w:t>
      </w:r>
      <w:r w:rsidR="00526AD4">
        <w:t>r</w:t>
      </w:r>
      <w:r w:rsidR="00A76DF2">
        <w:t xml:space="preserve">ther from the parent plant despite the sedentary behaviour of the </w:t>
      </w:r>
      <w:r w:rsidR="002B5D5D">
        <w:t xml:space="preserve">kereru </w:t>
      </w:r>
      <w:r w:rsidR="002B5D5D">
        <w:fldChar w:fldCharType="begin"/>
      </w:r>
      <w:r w:rsidR="002B5D5D">
        <w:instrText xml:space="preserve"> ADDIN ZOTERO_ITEM CSL_CITATION {"citationID":"Ehravl4L","properties":{"formattedCitation":"(Wotton &amp; Kelly, 2012)","plainCitation":"(Wotton &amp;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2B5D5D">
        <w:fldChar w:fldCharType="separate"/>
      </w:r>
      <w:r w:rsidR="002B5D5D" w:rsidRPr="002B5D5D">
        <w:rPr>
          <w:rFonts w:ascii="Calibri" w:hAnsi="Calibri" w:cs="Calibri"/>
        </w:rPr>
        <w:t>(Wotton &amp; Kelly, 2012)</w:t>
      </w:r>
      <w:r w:rsidR="002B5D5D">
        <w:fldChar w:fldCharType="end"/>
      </w:r>
      <w:r w:rsidR="002B5D5D">
        <w:t>.</w:t>
      </w:r>
      <w:r w:rsidR="00D51100">
        <w:t xml:space="preserve"> </w:t>
      </w:r>
      <w:proofErr w:type="spellStart"/>
      <w:r w:rsidR="00C10225">
        <w:rPr>
          <w:rFonts w:ascii="Calibri" w:eastAsia="Times New Roman" w:hAnsi="Calibri" w:cs="Times New Roman"/>
          <w:color w:val="000000"/>
          <w:lang w:eastAsia="en-NZ"/>
        </w:rPr>
        <w:t>Kererū</w:t>
      </w:r>
      <w:proofErr w:type="spellEnd"/>
      <w:r w:rsidR="00D51100">
        <w:rPr>
          <w:rFonts w:ascii="Calibri" w:eastAsia="Times New Roman" w:hAnsi="Calibri" w:cs="Times New Roman"/>
          <w:color w:val="000000"/>
          <w:lang w:eastAsia="en-NZ"/>
        </w:rPr>
        <w:t xml:space="preserve"> prefer a variety of forest types, including native forest and exotic plantations.</w:t>
      </w:r>
    </w:p>
    <w:p w14:paraId="77FE6478" w14:textId="0AC8A197" w:rsidR="001F6C7C" w:rsidRDefault="00DC574C" w:rsidP="00EB29F0">
      <w:r>
        <w:t xml:space="preserve">The </w:t>
      </w:r>
      <w:proofErr w:type="spellStart"/>
      <w:r w:rsidRPr="00B07100">
        <w:t>kākā</w:t>
      </w:r>
      <w:proofErr w:type="spellEnd"/>
      <w:r>
        <w:t xml:space="preserve"> is an endemic hole-nesting parrot common throughout Aotea</w:t>
      </w:r>
      <w:r w:rsidR="00A15410">
        <w:t>,</w:t>
      </w:r>
      <w:r>
        <w:t xml:space="preserve"> although nationally classed as </w:t>
      </w:r>
      <w:r w:rsidR="00A15410">
        <w:t xml:space="preserve">an </w:t>
      </w:r>
      <w:r>
        <w:t>at risk, recovering species</w:t>
      </w:r>
      <w:r w:rsidR="00A15410">
        <w:t>.</w:t>
      </w:r>
      <w:r w:rsidR="007C0CDB">
        <w:t xml:space="preserve"> </w:t>
      </w:r>
      <w:r w:rsidR="00A15410">
        <w:t xml:space="preserve">The </w:t>
      </w:r>
      <w:proofErr w:type="spellStart"/>
      <w:r w:rsidR="00A15410" w:rsidRPr="00B07100">
        <w:t>kākā</w:t>
      </w:r>
      <w:proofErr w:type="spellEnd"/>
      <w:r w:rsidR="00A15410">
        <w:t xml:space="preserve"> </w:t>
      </w:r>
      <w:r w:rsidR="007C0CDB">
        <w:t>now occup</w:t>
      </w:r>
      <w:r w:rsidR="00A15410">
        <w:t>ies</w:t>
      </w:r>
      <w:r w:rsidR="007C0CDB">
        <w:t xml:space="preserve"> a fraction of its former range</w:t>
      </w:r>
      <w:r w:rsidR="001F6C7C">
        <w:t xml:space="preserve"> due to predation and </w:t>
      </w:r>
      <w:r w:rsidR="00A15410">
        <w:t>habitat loss</w:t>
      </w:r>
      <w:r w:rsidR="007C0CDB">
        <w:t xml:space="preserve"> </w:t>
      </w:r>
      <w:r w:rsidR="007C0CDB">
        <w:fldChar w:fldCharType="begin"/>
      </w:r>
      <w:r w:rsidR="007C0CDB">
        <w:instrText xml:space="preserve"> ADDIN ZOTERO_ITEM CSL_CITATION {"citationID":"0SY3dAZW","properties":{"formattedCitation":"(Moorhouse et al., 2003)","plainCitation":"(Moorhouse et al., 2003)","noteIndex":0},"citationItems":[{"id":857,"uris":["http://zotero.org/users/local/z7VYnidG/items/GZM3UIWB"],"uri":["http://zotero.org/users/local/z7VYnidG/items/GZM3UIWB"],"itemData":{"id":857,"type":"article-journal","abstract":"The kaka (Nestor meridionalis) is a threatened, endemic New Zealand parrot that is declining primarily because of predation by introduced mammals. Numbers of female kaka surviving to sexual maturity more than compensated for adult female mortality at three sites with predator control but not at three unmanaged sites. Nesting success at the sites with predator control was significantly greater (</w:instrText>
      </w:r>
      <w:r w:rsidR="007C0CDB">
        <w:rPr>
          <w:rFonts w:ascii="Cambria Math" w:hAnsi="Cambria Math" w:cs="Cambria Math"/>
        </w:rPr>
        <w:instrText>⩾</w:instrText>
      </w:r>
      <w:r w:rsidR="007C0CDB">
        <w:instrText>80%) than at unmanaged sites (</w:instrText>
      </w:r>
      <w:r w:rsidR="007C0CDB">
        <w:rPr>
          <w:rFonts w:ascii="Cambria Math" w:hAnsi="Cambria Math" w:cs="Cambria Math"/>
        </w:rPr>
        <w:instrText>⩽</w:instrText>
      </w:r>
      <w:r w:rsidR="007C0CDB">
        <w:instrText xml:space="preserve">38%) while predation on adult females was significantly less (5% c.f. 65%). Predation was the most common cause of nesting failure at all sites. Stoats (Mustela erminea) appeared to be the main predator, although evidence of possum (Trichosurus vulpecula) predation on eggs, nestlings and nesting females was also found. These results suggest that control of stoats and possums can potentially reverse the decline of the kaka on the main islands of New Zealand.","container-title":"Biological Conservation","DOI":"10.1016/S0006-3207(02)00173-8","ISSN":"0006-3207","issue":"1","journalAbbreviation":"Biological Conservation","language":"en","page":"33-44","source":"ScienceDirect","title":"Control of introduced mammalian predators improves kaka Nestor meridionalis breeding success: reversing the decline of a threatened New Zealand parrot","title-short":"Control of introduced mammalian predators improves kaka Nestor meridionalis breeding success","volume":"110","author":[{"family":"Moorhouse","given":"Ron"},{"family":"Greene","given":"Terry"},{"family":"Dilks","given":"Peter"},{"family":"Powlesland","given":"Ralph"},{"family":"Moran","given":"Les"},{"family":"Taylor","given":"Genevieve"},{"family":"Jones","given":"Alan"},{"family":"Knegtmans","given":"Jaap"},{"family":"Wills","given":"Dave"},{"family":"Pryde","given":"Moira"},{"family":"Fraser","given":"Ian"},{"family":"August","given":"Andrew"},{"family":"August","given":"Claude"}],"issued":{"date-parts":[["2003",3,1]]}}}],"schema":"https://github.com/citation-style-language/schema/raw/master/csl-citation.json"} </w:instrText>
      </w:r>
      <w:r w:rsidR="007C0CDB">
        <w:fldChar w:fldCharType="separate"/>
      </w:r>
      <w:r w:rsidR="007C0CDB" w:rsidRPr="007C0CDB">
        <w:rPr>
          <w:rFonts w:ascii="Calibri" w:hAnsi="Calibri" w:cs="Calibri"/>
        </w:rPr>
        <w:t>(Moorhouse et al., 2003)</w:t>
      </w:r>
      <w:r w:rsidR="007C0CDB">
        <w:fldChar w:fldCharType="end"/>
      </w:r>
      <w:r>
        <w:t xml:space="preserve">. Their abundance on </w:t>
      </w:r>
      <w:proofErr w:type="spellStart"/>
      <w:r>
        <w:t>Aeotea</w:t>
      </w:r>
      <w:proofErr w:type="spellEnd"/>
      <w:r>
        <w:t xml:space="preserve"> is likely due to the absence of stoats (</w:t>
      </w:r>
      <w:r w:rsidRPr="00DC574C">
        <w:rPr>
          <w:i/>
          <w:iCs/>
        </w:rPr>
        <w:t>M</w:t>
      </w:r>
      <w:r w:rsidR="003855D3">
        <w:rPr>
          <w:i/>
          <w:iCs/>
        </w:rPr>
        <w:t>.</w:t>
      </w:r>
      <w:r w:rsidRPr="00DC574C">
        <w:rPr>
          <w:i/>
          <w:iCs/>
        </w:rPr>
        <w:t xml:space="preserve"> erminea</w:t>
      </w:r>
      <w:r>
        <w:t>) and Norway rats (</w:t>
      </w:r>
      <w:r w:rsidRPr="00F81363">
        <w:rPr>
          <w:i/>
          <w:iCs/>
        </w:rPr>
        <w:t>R</w:t>
      </w:r>
      <w:r>
        <w:rPr>
          <w:i/>
          <w:iCs/>
        </w:rPr>
        <w:t xml:space="preserve">. </w:t>
      </w:r>
      <w:r w:rsidRPr="00F81363">
        <w:rPr>
          <w:i/>
          <w:iCs/>
        </w:rPr>
        <w:t>norvegicus</w:t>
      </w:r>
      <w:r>
        <w:t>)</w:t>
      </w:r>
      <w:r w:rsidR="00A15410">
        <w:t>,</w:t>
      </w:r>
      <w:r>
        <w:t xml:space="preserve"> to which their nests are vulnerable </w:t>
      </w:r>
      <w:r>
        <w:fldChar w:fldCharType="begin"/>
      </w:r>
      <w:r>
        <w:instrText xml:space="preserve"> ADDIN ZOTERO_ITEM CSL_CITATION {"citationID":"bBbxKjRb","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fldChar w:fldCharType="separate"/>
      </w:r>
      <w:r w:rsidRPr="00DC574C">
        <w:rPr>
          <w:rFonts w:ascii="Calibri" w:hAnsi="Calibri" w:cs="Calibri"/>
        </w:rPr>
        <w:t>(Armitage, 2004)</w:t>
      </w:r>
      <w:r>
        <w:fldChar w:fldCharType="end"/>
      </w:r>
      <w:r>
        <w:t>.</w:t>
      </w:r>
    </w:p>
    <w:p w14:paraId="7537FF15" w14:textId="1B54CFDF" w:rsidR="00A15410" w:rsidRDefault="00A15410" w:rsidP="00EB29F0">
      <w:r>
        <w:t xml:space="preserve">The </w:t>
      </w:r>
      <w:proofErr w:type="spellStart"/>
      <w:r w:rsidR="00C10225">
        <w:t>tūī</w:t>
      </w:r>
      <w:proofErr w:type="spellEnd"/>
      <w:r>
        <w:t xml:space="preserve"> is an endemic species common across New Zealand and needs little introduction. Their distinctive calls and white throat feathers make them an easily recognisable New Zealand icon. </w:t>
      </w:r>
      <w:proofErr w:type="spellStart"/>
      <w:r w:rsidR="00C10225">
        <w:t>Tūī</w:t>
      </w:r>
      <w:proofErr w:type="spellEnd"/>
      <w:r>
        <w:t xml:space="preserve"> are honeyeaters feeding primarily on nectar, fruit and invertebrates </w:t>
      </w:r>
      <w:r>
        <w:fldChar w:fldCharType="begin"/>
      </w:r>
      <w:r>
        <w:instrText xml:space="preserve"> ADDIN ZOTERO_ITEM CSL_CITATION {"citationID":"y95hmNfc","properties":{"formattedCitation":"(Stewart &amp; Craig, 1985)","plainCitation":"(Stewart &amp; Craig, 1985)","noteIndex":0},"citationItems":[{"id":862,"uris":["http://zotero.org/users/local/z7VYnidG/items/AEX45CNZ"],"uri":["http://zotero.org/users/local/z7VYnidG/items/AEX45CNZ"],"itemData":{"id":862,"type":"article-journal","abstract":"Movements of tui (Prosthetnadera novaeseelandiae) breeding on Tiritiri Matangi Island were followed and related to changes in nectar access. The island has limited nectar sources and birds must move to gain access to nectar year round. All tui leave the island, although the extent and timing of movement varies for different individuals. Tui return for breeding but again the timing of the return varies for individuals. Nectar sources were typically concentrated in both time and space, and access was related to individual asymmetries such as sex, residential status and age. These same asymmetries also relate to the timing of individuals movements, and where individuals nest relative to nectar sources. At concentrated food sources, access was determined by an absolute social hierarchy. Although tui defend exclusive feeding territories, breeding territories are not exclusive and access to nectar is determined by distance to nest site. Such variability in spatial organisation is related to a continuum concept of social organisation.","container-title":"New Zealand Journal of Zoology","DOI":"10.1080/03014223.1985.10428315","ISSN":"0301-4223","issue":"4","note":"publisher: Taylor &amp; Francis\n_eprint: https://doi.org/10.1080/03014223.1985.10428315","page":"664-666","source":"Taylor and Francis+NEJM","title":"Movements, status, access to nectar, and spatial organisation of the tui","volume":"12","author":[{"family":"Stewart","given":"Anne M."},{"family":"Craig","given":"John L."}],"issued":{"date-parts":[["1985",10,1]]}}}],"schema":"https://github.com/citation-style-language/schema/raw/master/csl-citation.json"} </w:instrText>
      </w:r>
      <w:r>
        <w:fldChar w:fldCharType="separate"/>
      </w:r>
      <w:r w:rsidRPr="00A15410">
        <w:rPr>
          <w:rFonts w:ascii="Calibri" w:hAnsi="Calibri" w:cs="Calibri"/>
        </w:rPr>
        <w:t>(Stewart &amp; Craig, 1985)</w:t>
      </w:r>
      <w:r>
        <w:fldChar w:fldCharType="end"/>
      </w:r>
      <w:r>
        <w:t xml:space="preserve">. </w:t>
      </w:r>
      <w:proofErr w:type="spellStart"/>
      <w:r w:rsidR="00C10225">
        <w:t>Tūī</w:t>
      </w:r>
      <w:proofErr w:type="spellEnd"/>
      <w:r>
        <w:t xml:space="preserve"> have complex calls </w:t>
      </w:r>
      <w:r w:rsidR="00FE2521">
        <w:t xml:space="preserve">and </w:t>
      </w:r>
      <w:r>
        <w:t xml:space="preserve">exhibit regional variability in their song, which is similar to that of the bellbird </w:t>
      </w:r>
      <w:r>
        <w:fldChar w:fldCharType="begin"/>
      </w:r>
      <w:r>
        <w:instrText xml:space="preserve"> ADDIN ZOTERO_ITEM CSL_CITATION {"citationID":"Y0JXkwMW","properties":{"formattedCitation":"(Hill et al., 2013; Hill &amp; Ji, 2013)","plainCitation":"(Hill et al., 2013; Hill &amp; Ji, 2013)","noteIndex":0},"citationItems":[{"id":872,"uris":["http://zotero.org/users/local/z7VYnidG/items/PTQN6X8G"],"uri":["http://zotero.org/users/local/z7VYnidG/items/PTQN6X8G"],"itemData":{"id":872,"type":"article-journal","abstract":"Vocalisations are important for territorial defence, mate attraction, and species recognition in many songbirds. Comparative studies on the songs of birds between islands and mainland populations provide insight into the evolution of vocal communication in terms of both ecological and social factors. We compared the vocalisations of tui (Prosthemadera novaeseelandiae novaeseelandiae), an endemic honeyeater from New Zealand’s mainland, with those of a subspecies from the remote Chatham Islands (P. n. chathamensis). Song spectral variables of male long-range ‘broadcasting’ songs differed between mainland and Chatham Island tui populations. Songs recorded from five mainland populations had significantly greater syllable diversity and produced a higher percentage of trills than those from the Chatham Islands. These characteristics have been revealed in past studies as being sexually selected traits positively correlated with male genetic diversity. The acoustic adaptation hypothesis could also help to elucidate the presence of a significantly higher percentage of trill components in the songs of the mainland population, as the mainland study sites in general contained more areas of open vegetation, where trills transmit more effectively than in dense forest, which dominated the sampling sites on the Chatham Islands. Future research into the variation of tui song complexity in relation to population size, geographic isolation, and habitat structure between different mainland sites would provide further insight into links between selective pressures and vocal complexity.","container-title":"New Zealand Journal of Ecology","issue":"2","language":"en","page":"10","source":"Zotero","title":"A comparison of vocalisations between mainland tui (Prosthemadera novaeseelandiae novaeseelandiae) and Chatham Island tui (P. n. chathamensis)","volume":"37","author":[{"family":"Hill","given":"Samuel D"},{"family":"Ji","given":"Weihong"},{"family":"Parker","given":"Kevin A"},{"family":"Amiot","given":"Christophe"},{"family":"Wells","given":"Sarah J"}],"issued":{"date-parts":[["2013"]]}}},{"id":876,"uris":["http://zotero.org/users/local/z7VYnidG/items/7QU7TZPL"],"uri":["http://zotero.org/users/local/z7VYnidG/items/7QU7TZPL"],"itemData":{"id":876,"type":"article-journal","language":"en","page":"3","source":"Zotero","title":"Microgeographic variation in song phrases of tui (Prosthemadera novaeseelandiae)","author":[{"family":"Hill","given":"Samuel D"},{"family":"Ji","given":"Weihong"}],"issued":{"date-parts":[["2013",7,6]]}}}],"schema":"https://github.com/citation-style-language/schema/raw/master/csl-citation.json"} </w:instrText>
      </w:r>
      <w:r>
        <w:fldChar w:fldCharType="separate"/>
      </w:r>
      <w:r w:rsidRPr="00A15410">
        <w:rPr>
          <w:rFonts w:ascii="Calibri" w:hAnsi="Calibri" w:cs="Calibri"/>
        </w:rPr>
        <w:t>(Hill et al., 2013; Hill &amp; Ji, 2013)</w:t>
      </w:r>
      <w:r>
        <w:fldChar w:fldCharType="end"/>
      </w:r>
      <w:r>
        <w:t xml:space="preserve">. </w:t>
      </w:r>
    </w:p>
    <w:p w14:paraId="324BF5D3" w14:textId="77777777" w:rsidR="00FE2521" w:rsidRDefault="00FE2521" w:rsidP="00EB29F0"/>
    <w:p w14:paraId="0C35B3C6" w14:textId="6F7F37FC" w:rsidR="00FE2521" w:rsidRDefault="00FE2521" w:rsidP="002E0BEC">
      <w:pPr>
        <w:pStyle w:val="Heading2"/>
      </w:pPr>
      <w:bookmarkStart w:id="9" w:name="_Toc75783392"/>
      <w:r>
        <w:t>1.4 – Objectives of the Aotea Bird Count</w:t>
      </w:r>
      <w:bookmarkEnd w:id="9"/>
    </w:p>
    <w:p w14:paraId="033E5DDE" w14:textId="32D879E1" w:rsidR="00FE2521" w:rsidRDefault="00FE2521" w:rsidP="00FE2521">
      <w:pPr>
        <w:keepNext/>
      </w:pPr>
      <w:r>
        <w:t>The ABC is a citizen science project providing an island-wide assessment of bird species and their locations on Aotea.</w:t>
      </w:r>
      <w:r w:rsidRPr="00E777C4">
        <w:t xml:space="preserve"> </w:t>
      </w:r>
      <w:r>
        <w:t xml:space="preserve">The ABC is planned to be repeated biannually or annually, building a dataset that can be analysed for changes in species over time. In the long-term, such information can contribute to monitoring the success of management interventions (e.g., pest control), changes in bird populations across the island, and track the abundances of key </w:t>
      </w:r>
      <w:r w:rsidR="00FB0E5A">
        <w:t>target species</w:t>
      </w:r>
      <w:r>
        <w:t>.</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bookmarkStart w:id="10" w:name="_Toc75783393"/>
      <w:r>
        <w:lastRenderedPageBreak/>
        <w:t>2 – Methods</w:t>
      </w:r>
      <w:bookmarkEnd w:id="10"/>
    </w:p>
    <w:p w14:paraId="6E72D165" w14:textId="77777777" w:rsidR="009F2A4C" w:rsidRDefault="009F2A4C" w:rsidP="00526E43">
      <w:pPr>
        <w:pStyle w:val="Heading2"/>
      </w:pPr>
    </w:p>
    <w:p w14:paraId="0CDDA44E" w14:textId="3D4604CE" w:rsidR="00526E43" w:rsidRDefault="00526E43" w:rsidP="002E0BEC">
      <w:pPr>
        <w:pStyle w:val="Heading2"/>
      </w:pPr>
      <w:bookmarkStart w:id="11" w:name="_Toc75783394"/>
      <w:r>
        <w:t>2.2 – Data collection</w:t>
      </w:r>
      <w:bookmarkEnd w:id="11"/>
    </w:p>
    <w:p w14:paraId="11F1DB01" w14:textId="29B64613" w:rsidR="00526E43" w:rsidRDefault="007C5813">
      <w:r>
        <w:t>A total of 16 sites</w:t>
      </w:r>
      <w:r w:rsidR="00AD7BD3">
        <w:t xml:space="preserve"> across Aotea</w:t>
      </w:r>
      <w:r w:rsidR="00E30471">
        <w:t xml:space="preserve"> (</w:t>
      </w:r>
      <w:r w:rsidR="00F36A86">
        <w:t>Figure 1</w:t>
      </w:r>
      <w:r w:rsidR="00E30471">
        <w:t>)</w:t>
      </w:r>
      <w:r>
        <w:t xml:space="preserve"> were surveyed </w:t>
      </w:r>
      <w:r w:rsidR="00787F4C">
        <w:t xml:space="preserve">using the </w:t>
      </w:r>
      <w:r w:rsidR="002D06FF">
        <w:t xml:space="preserve">five-minute </w:t>
      </w:r>
      <w:r w:rsidR="00787F4C">
        <w:t>count method for th</w:t>
      </w:r>
      <w:r w:rsidR="0052382C">
        <w:t xml:space="preserve">e </w:t>
      </w:r>
      <w:r w:rsidR="00CD45AD">
        <w:t xml:space="preserve">bird </w:t>
      </w:r>
      <w:r w:rsidR="0052382C">
        <w:t xml:space="preserve">species present. Each of the 16 </w:t>
      </w:r>
      <w:r w:rsidR="00B93C4C">
        <w:t>sites</w:t>
      </w:r>
      <w:r w:rsidR="0052382C">
        <w:t xml:space="preserve"> consis</w:t>
      </w:r>
      <w:r w:rsidR="0018096E">
        <w:t>t</w:t>
      </w:r>
      <w:r w:rsidR="00792A5C">
        <w:t>ed</w:t>
      </w:r>
      <w:r w:rsidR="0052382C">
        <w:t xml:space="preserve"> of 4-5 </w:t>
      </w:r>
      <w:r w:rsidR="00F145EA">
        <w:t>survey locations</w:t>
      </w:r>
      <w:r w:rsidR="00CD45AD">
        <w:t xml:space="preserve"> approximately 200 metres apart</w:t>
      </w:r>
      <w:r w:rsidR="00FE0F68">
        <w:t xml:space="preserve"> and </w:t>
      </w:r>
      <w:r w:rsidR="00BA6E17">
        <w:t>was</w:t>
      </w:r>
      <w:r w:rsidR="00FE0F68">
        <w:t xml:space="preserve"> surveyed twice with at leas</w:t>
      </w:r>
      <w:r w:rsidR="007E17A6">
        <w:t>t</w:t>
      </w:r>
      <w:r w:rsidR="00FE0F68">
        <w:t xml:space="preserve"> a one-hour interval between</w:t>
      </w:r>
      <w:r w:rsidR="007E17A6">
        <w:t xml:space="preserve"> replicates</w:t>
      </w:r>
      <w:r w:rsidR="00F145EA">
        <w:t>.</w:t>
      </w:r>
      <w:r w:rsidR="00AD0125">
        <w:t xml:space="preserve"> Information on the local conditions (wind, rain, noise and temperature) were recorded for each of the two replicates.</w:t>
      </w:r>
      <w:r w:rsidR="00F145EA">
        <w:t xml:space="preserve"> </w:t>
      </w:r>
      <w:r w:rsidR="000A43D0">
        <w:t>Groups of up to three observers undertook</w:t>
      </w:r>
      <w:r w:rsidR="00C626B1">
        <w:t xml:space="preserve"> the</w:t>
      </w:r>
      <w:r w:rsidR="000A43D0">
        <w:t xml:space="preserve"> surveys with at </w:t>
      </w:r>
      <w:r w:rsidR="000A43D0" w:rsidRPr="00741354">
        <w:t>least one</w:t>
      </w:r>
      <w:r w:rsidR="00741354">
        <w:t xml:space="preserve"> person</w:t>
      </w:r>
      <w:r w:rsidR="0029478F">
        <w:t xml:space="preserve"> </w:t>
      </w:r>
      <w:r w:rsidR="000A43D0" w:rsidRPr="00741354">
        <w:t>trained in</w:t>
      </w:r>
      <w:r w:rsidR="000A43D0">
        <w:t xml:space="preserve"> bird identification.</w:t>
      </w:r>
      <w:r w:rsidR="00C626B1">
        <w:t xml:space="preserve"> </w:t>
      </w:r>
      <w:r w:rsidR="001567ED">
        <w:t>At each point in the site, t</w:t>
      </w:r>
      <w:r w:rsidR="00B946E9">
        <w:t>he species, number of birds, and distance from the observers (inside or ou</w:t>
      </w:r>
      <w:r w:rsidR="00370C2B">
        <w:t>t</w:t>
      </w:r>
      <w:r w:rsidR="00B946E9">
        <w:t xml:space="preserve">side of a </w:t>
      </w:r>
      <w:r w:rsidR="008723A1">
        <w:t>25-</w:t>
      </w:r>
      <w:r w:rsidR="00B946E9">
        <w:t xml:space="preserve">metre radius) were recorded for </w:t>
      </w:r>
      <w:r w:rsidR="001567ED">
        <w:t>five minutes</w:t>
      </w:r>
      <w:r w:rsidR="009B3E2F">
        <w:t xml:space="preserve">. </w:t>
      </w:r>
      <w:r w:rsidR="00510B7C">
        <w:t xml:space="preserve">Counting started </w:t>
      </w:r>
      <w:r w:rsidR="00FF54F9">
        <w:t xml:space="preserve">after two </w:t>
      </w:r>
      <w:r w:rsidR="00C626B1">
        <w:t xml:space="preserve">minutes of </w:t>
      </w:r>
      <w:r w:rsidR="00C626B1" w:rsidRPr="00FF54F9">
        <w:t xml:space="preserve">silence </w:t>
      </w:r>
      <w:r w:rsidR="00C626B1">
        <w:t xml:space="preserve">to reduce the disturbance caused by the observers. </w:t>
      </w:r>
      <w:r w:rsidR="009B3E2F">
        <w:t xml:space="preserve">Additional data on </w:t>
      </w:r>
      <w:r w:rsidR="00AB2640">
        <w:t>birds flying overhead or observed between the survey locations w</w:t>
      </w:r>
      <w:r w:rsidR="00792A5C">
        <w:t>ere</w:t>
      </w:r>
      <w:r w:rsidR="00AB2640">
        <w:t xml:space="preserve"> also recorded.</w:t>
      </w:r>
      <w:r w:rsidR="00543505">
        <w:t xml:space="preserve"> </w:t>
      </w:r>
    </w:p>
    <w:p w14:paraId="774F5B5C" w14:textId="7DE94969" w:rsidR="00684397" w:rsidRDefault="006900BC" w:rsidP="00DC6E56">
      <w:pPr>
        <w:keepNext/>
        <w:jc w:val="center"/>
      </w:pPr>
      <w:r>
        <w:rPr>
          <w:noProof/>
        </w:rPr>
        <w:drawing>
          <wp:inline distT="0" distB="0" distL="0" distR="0" wp14:anchorId="008054FD" wp14:editId="279DFB1D">
            <wp:extent cx="4392766" cy="5078437"/>
            <wp:effectExtent l="0" t="0" r="8255"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1885" r="13277"/>
                    <a:stretch/>
                  </pic:blipFill>
                  <pic:spPr bwMode="auto">
                    <a:xfrm>
                      <a:off x="0" y="0"/>
                      <a:ext cx="4392766" cy="5078437"/>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3935B607"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Locations of the 16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5A3B9EE3" w:rsidR="00C33CD8" w:rsidRDefault="00C33CD8">
      <w:r>
        <w:t xml:space="preserve">Bird names are reported as recorded by the observers with preference to the </w:t>
      </w:r>
      <w:r w:rsidR="00555EE9">
        <w:t>Māori</w:t>
      </w:r>
      <w:r>
        <w:t xml:space="preserve"> name if both the European and </w:t>
      </w:r>
      <w:r w:rsidR="00555EE9">
        <w:t>Māori</w:t>
      </w:r>
      <w:r>
        <w:t xml:space="preserve"> names were recorded. A list of bird names including their </w:t>
      </w:r>
      <w:r w:rsidR="00555EE9">
        <w:t>Māori</w:t>
      </w:r>
      <w:r>
        <w:t>, Latin, and European names can be found in Appendix A.</w:t>
      </w:r>
    </w:p>
    <w:p w14:paraId="1237519F" w14:textId="42332422" w:rsidR="00526E43" w:rsidRDefault="00526E43" w:rsidP="002E0BEC">
      <w:pPr>
        <w:pStyle w:val="Heading2"/>
      </w:pPr>
      <w:bookmarkStart w:id="12" w:name="_Toc75783395"/>
      <w:r>
        <w:lastRenderedPageBreak/>
        <w:t>2.3 – Analysis</w:t>
      </w:r>
      <w:bookmarkEnd w:id="12"/>
    </w:p>
    <w:p w14:paraId="4858EBD0" w14:textId="16148D0F" w:rsidR="003401A7" w:rsidRDefault="0087443D">
      <w:r>
        <w:t>A</w:t>
      </w:r>
      <w:r w:rsidR="00C228FC">
        <w:t xml:space="preserve"> range of analyses were used to assess the diversity across the island and differences among sites. </w:t>
      </w:r>
      <w:r w:rsidR="00CF5D74">
        <w:t>Some records of unknown species or species not identified to the species level</w:t>
      </w:r>
      <w:r w:rsidR="00C73B69">
        <w:t xml:space="preserve"> (e.g., ‘finch’)</w:t>
      </w:r>
      <w:r w:rsidR="00CF5D74">
        <w:t xml:space="preserve"> are filtered from the data. </w:t>
      </w:r>
      <w:r w:rsidR="00C35472">
        <w:t xml:space="preserve">Data </w:t>
      </w:r>
      <w:r w:rsidR="00A7353C">
        <w:t xml:space="preserve">were </w:t>
      </w:r>
      <w:r w:rsidR="00C35472">
        <w:t>analysed at the island-level, site-level and</w:t>
      </w:r>
      <w:r w:rsidR="00876EAC">
        <w:t xml:space="preserve"> for</w:t>
      </w:r>
      <w:r w:rsidR="00C35472">
        <w:t xml:space="preserve"> the</w:t>
      </w:r>
      <w:r w:rsidR="00220356">
        <w:t xml:space="preserve"> differences among sites</w:t>
      </w:r>
      <w:r w:rsidR="00BC5B52">
        <w:t>:</w:t>
      </w:r>
    </w:p>
    <w:p w14:paraId="7172FE62" w14:textId="18C5A25C" w:rsidR="004A521C" w:rsidRDefault="00F9238A" w:rsidP="00BC5B52">
      <w:pPr>
        <w:pStyle w:val="ListParagraph"/>
        <w:numPr>
          <w:ilvl w:val="0"/>
          <w:numId w:val="2"/>
        </w:numPr>
      </w:pPr>
      <w:r w:rsidRPr="00F9238A">
        <w:t>Firstly</w:t>
      </w:r>
      <w:r>
        <w:t xml:space="preserve">, </w:t>
      </w:r>
      <w:r w:rsidR="00C1597E">
        <w:t>t</w:t>
      </w:r>
      <w:r w:rsidR="00A74822">
        <w:t>otal bird counts were calcu</w:t>
      </w:r>
      <w:r w:rsidR="0063276F">
        <w:t>l</w:t>
      </w:r>
      <w:r w:rsidR="00A74822">
        <w:t xml:space="preserve">ated </w:t>
      </w:r>
      <w:r w:rsidR="00C1597E">
        <w:t xml:space="preserve">across the island </w:t>
      </w:r>
      <w:r w:rsidR="003B5692">
        <w:t xml:space="preserve">by summing the counts </w:t>
      </w:r>
      <w:r w:rsidR="00BF163F">
        <w:t>of each species across all sites.</w:t>
      </w:r>
    </w:p>
    <w:p w14:paraId="7F5E4E34" w14:textId="59B4D7F0"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w:t>
      </w:r>
      <w:proofErr w:type="spellStart"/>
      <w:r w:rsidR="00C10225">
        <w:t>Kākāriki</w:t>
      </w:r>
      <w:proofErr w:type="spellEnd"/>
      <w:r w:rsidR="00DF4EEA" w:rsidRPr="00DF4EEA">
        <w:t xml:space="preserve">, </w:t>
      </w:r>
      <w:proofErr w:type="spellStart"/>
      <w:r w:rsidR="00C10225">
        <w:t>Kākā</w:t>
      </w:r>
      <w:proofErr w:type="spellEnd"/>
      <w:r w:rsidR="00DF4EEA" w:rsidRPr="00DF4EEA">
        <w:t xml:space="preserve">, </w:t>
      </w:r>
      <w:proofErr w:type="spellStart"/>
      <w:r w:rsidR="00C10225">
        <w:t>Tūī</w:t>
      </w:r>
      <w:proofErr w:type="spellEnd"/>
      <w:r w:rsidR="00DF4EEA" w:rsidRPr="00DF4EEA">
        <w:t xml:space="preserve"> and </w:t>
      </w:r>
      <w:proofErr w:type="spellStart"/>
      <w:r w:rsidR="00C10225">
        <w:t>Kererū</w:t>
      </w:r>
      <w:proofErr w:type="spellEnd"/>
      <w:r w:rsidR="00DF4EEA" w:rsidRPr="00DF4EEA">
        <w:t>)</w:t>
      </w:r>
      <w:r w:rsidR="00DF4EEA">
        <w:t xml:space="preserve"> </w:t>
      </w:r>
      <w:r w:rsidR="00035508">
        <w:t>are</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7418D404" w:rsidR="00614BE9" w:rsidRDefault="00A218BA">
      <w:r>
        <w:t xml:space="preserve">All analyses are </w:t>
      </w:r>
      <w:r w:rsidR="00B916D4">
        <w:t xml:space="preserve">conducted in R version </w:t>
      </w:r>
      <w:r w:rsidR="00B916D4" w:rsidRPr="00B916D4">
        <w:t>4.1.0</w:t>
      </w:r>
      <w:r w:rsidR="00E947EF">
        <w:t xml:space="preserve"> </w:t>
      </w:r>
      <w:r w:rsidR="00DA4345">
        <w:fldChar w:fldCharType="begin"/>
      </w:r>
      <w:r w:rsidR="00DA4345">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DA4345">
        <w:fldChar w:fldCharType="separate"/>
      </w:r>
      <w:r w:rsidR="00DA4345" w:rsidRPr="00DA4345">
        <w:rPr>
          <w:rFonts w:ascii="Calibri" w:hAnsi="Calibri" w:cs="Calibri"/>
        </w:rPr>
        <w:t>(R Core Team, 2021)</w:t>
      </w:r>
      <w:r w:rsidR="00DA4345">
        <w:fldChar w:fldCharType="end"/>
      </w:r>
      <w:r w:rsidR="00BA2496">
        <w:t>. A list of</w:t>
      </w:r>
      <w:r w:rsidR="007067A4">
        <w:t xml:space="preserve"> R</w:t>
      </w:r>
      <w:r w:rsidR="00BA2496">
        <w:t xml:space="preserve"> packages </w:t>
      </w:r>
      <w:r w:rsidR="007067A4">
        <w:t>used</w:t>
      </w:r>
      <w:r w:rsidR="00BA2496">
        <w:t xml:space="preserve"> is in Appendix </w:t>
      </w:r>
      <w:commentRangeStart w:id="13"/>
      <w:r w:rsidR="00BA2496">
        <w:t>XXX</w:t>
      </w:r>
      <w:commentRangeEnd w:id="13"/>
      <w:r w:rsidR="00B753E3">
        <w:rPr>
          <w:rStyle w:val="CommentReference"/>
        </w:rPr>
        <w:commentReference w:id="13"/>
      </w:r>
      <w:r w:rsidR="00977C83">
        <w:t>.</w:t>
      </w:r>
    </w:p>
    <w:p w14:paraId="64315640" w14:textId="77777777" w:rsidR="00A218BA" w:rsidRDefault="00A218BA"/>
    <w:p w14:paraId="7FE68A4F" w14:textId="3B50E076" w:rsidR="00FE74D9" w:rsidRPr="00FE74D9" w:rsidRDefault="00E40084" w:rsidP="00FE2521">
      <w:pPr>
        <w:pStyle w:val="Heading3"/>
      </w:pPr>
      <w:bookmarkStart w:id="14" w:name="_Toc75783396"/>
      <w:r>
        <w:t>Richness and d</w:t>
      </w:r>
      <w:r w:rsidRPr="00E40084">
        <w:t>iversity</w:t>
      </w:r>
      <w:bookmarkEnd w:id="14"/>
    </w:p>
    <w:p w14:paraId="442761A3" w14:textId="31CC8D0E" w:rsidR="0022607F" w:rsidRDefault="002112DD">
      <w:r>
        <w:t>For each</w:t>
      </w:r>
      <w:r w:rsidR="00753E09">
        <w:t xml:space="preserve"> of the 16</w:t>
      </w:r>
      <w:r>
        <w:t xml:space="preserve"> site</w:t>
      </w:r>
      <w:r w:rsidR="00753E09">
        <w:t>s</w:t>
      </w:r>
      <w:r w:rsidR="00EA1AEE">
        <w:t>,</w:t>
      </w:r>
      <w:r>
        <w:t xml:space="preserve"> </w:t>
      </w:r>
      <w:r w:rsidR="00753E09">
        <w:t xml:space="preserve">the </w:t>
      </w:r>
      <w:r w:rsidR="00182EF5">
        <w:t xml:space="preserve">richness and diversity of species present </w:t>
      </w:r>
      <w:r w:rsidR="00260BD6">
        <w:t>w</w:t>
      </w:r>
      <w:r w:rsidR="0070548D">
        <w:t>ere</w:t>
      </w:r>
      <w:r w:rsidR="00182EF5">
        <w:t xml:space="preserve"> calculated</w:t>
      </w:r>
      <w:r w:rsidR="008C16B9">
        <w:t>. Species richness is simply the number of</w:t>
      </w:r>
      <w:r w:rsidR="00EA1AEE">
        <w:t xml:space="preserve"> species present</w:t>
      </w:r>
      <w:r w:rsidR="002B266C">
        <w:t>,</w:t>
      </w:r>
      <w:r w:rsidR="00764A65">
        <w:t xml:space="preserve"> while species diversity </w:t>
      </w:r>
      <w:r w:rsidR="00C4500B">
        <w:t>considers</w:t>
      </w:r>
      <w:r w:rsidR="00764A65">
        <w:t xml:space="preserve"> the relative abundances of the species present.</w:t>
      </w:r>
      <w:r w:rsidR="006B504F">
        <w:t xml:space="preserve"> </w:t>
      </w:r>
      <w:r w:rsidR="00FA2F1F">
        <w:t>Species diversity is calculated using Shannon’s H index.</w:t>
      </w:r>
      <w:r w:rsidR="001201DC">
        <w:t xml:space="preserve"> </w:t>
      </w:r>
      <w:r w:rsidR="009B26E4">
        <w:t>Finally, r</w:t>
      </w:r>
      <w:r w:rsidR="001201DC">
        <w:t xml:space="preserve">ichness and diversity are mapped </w:t>
      </w:r>
      <w:r w:rsidR="00384C06">
        <w:t>to Aotea by site to visualise the results.</w:t>
      </w:r>
      <w:r w:rsidR="001274C8">
        <w:t xml:space="preserve"> </w:t>
      </w:r>
    </w:p>
    <w:p w14:paraId="001E49A6" w14:textId="28BFDB39" w:rsidR="00CC5ABB" w:rsidRDefault="00CC5ABB"/>
    <w:p w14:paraId="0740CAA4" w14:textId="73346C99" w:rsidR="00FE74D9" w:rsidRDefault="00FE74D9" w:rsidP="00FE2521">
      <w:pPr>
        <w:pStyle w:val="Heading3"/>
      </w:pPr>
      <w:bookmarkStart w:id="15" w:name="_Toc75783397"/>
      <w:r>
        <w:t>Total count and target species</w:t>
      </w:r>
      <w:bookmarkEnd w:id="15"/>
    </w:p>
    <w:p w14:paraId="3D3728A9" w14:textId="19253093" w:rsidR="00FE74D9" w:rsidRDefault="00FE74D9" w:rsidP="00FE74D9">
      <w:r>
        <w:t>For each of the 16 sites</w:t>
      </w:r>
      <w:r w:rsidR="00F01F21">
        <w:t>,</w:t>
      </w:r>
      <w:r>
        <w:t xml:space="preserve"> the total bird count and the cou</w:t>
      </w:r>
      <w:r w:rsidR="00F01F21">
        <w:t>nts of the four target species (</w:t>
      </w:r>
      <w:proofErr w:type="spellStart"/>
      <w:r w:rsidR="00C10225">
        <w:t>Kākāriki</w:t>
      </w:r>
      <w:proofErr w:type="spellEnd"/>
      <w:r w:rsidR="00F01F21">
        <w:t xml:space="preserve">, </w:t>
      </w:r>
      <w:proofErr w:type="spellStart"/>
      <w:r w:rsidR="00C10225">
        <w:t>Kākā</w:t>
      </w:r>
      <w:proofErr w:type="spellEnd"/>
      <w:r w:rsidR="00F01F21">
        <w:t xml:space="preserve">, </w:t>
      </w:r>
      <w:proofErr w:type="spellStart"/>
      <w:r w:rsidR="00C10225">
        <w:t>Tūī</w:t>
      </w:r>
      <w:proofErr w:type="spellEnd"/>
      <w:r w:rsidR="00F01F21">
        <w:t xml:space="preserve"> and </w:t>
      </w:r>
      <w:proofErr w:type="spellStart"/>
      <w:r w:rsidR="00C10225">
        <w:t>Kererū</w:t>
      </w:r>
      <w:proofErr w:type="spellEnd"/>
      <w:r w:rsidR="00F01F21">
        <w:t xml:space="preserve">) </w:t>
      </w:r>
      <w:r w:rsidR="00570655">
        <w:t>were calculated</w:t>
      </w:r>
      <w:r w:rsidR="000D3934">
        <w:t>.</w:t>
      </w:r>
      <w:r w:rsidR="008C075E">
        <w:t xml:space="preserve"> Count data mapped onto Aotea provide an overall picture of the bird abundance at each site</w:t>
      </w:r>
      <w:r w:rsidR="000449C0">
        <w:t>, complementing richness and diversity measures.</w:t>
      </w:r>
    </w:p>
    <w:p w14:paraId="5199D066" w14:textId="14DCABEE" w:rsidR="000D3934" w:rsidRDefault="000D3934" w:rsidP="00FE74D9"/>
    <w:p w14:paraId="7843ABD3" w14:textId="6ACA46F8" w:rsidR="00CC5ABB" w:rsidRDefault="00E659D3" w:rsidP="00FE2521">
      <w:pPr>
        <w:pStyle w:val="Heading3"/>
      </w:pPr>
      <w:bookmarkStart w:id="16" w:name="_Toc75783398"/>
      <w:commentRangeStart w:id="17"/>
      <w:r>
        <w:t>Hierarchical</w:t>
      </w:r>
      <w:r w:rsidR="005B76C0">
        <w:t xml:space="preserve"> </w:t>
      </w:r>
      <w:commentRangeEnd w:id="17"/>
      <w:r w:rsidR="0037657D">
        <w:rPr>
          <w:rStyle w:val="CommentReference"/>
          <w:rFonts w:asciiTheme="minorHAnsi" w:eastAsiaTheme="minorEastAsia" w:hAnsiTheme="minorHAnsi" w:cstheme="minorBidi"/>
          <w:color w:val="auto"/>
        </w:rPr>
        <w:commentReference w:id="17"/>
      </w:r>
      <w:r w:rsidR="005B76C0">
        <w:t>cluster analysis</w:t>
      </w:r>
      <w:bookmarkEnd w:id="16"/>
    </w:p>
    <w:p w14:paraId="24013130" w14:textId="6C805227" w:rsidR="00526E43" w:rsidRDefault="00C31B2B">
      <w:r>
        <w:t>Additionally, we are interested in how different the species composition</w:t>
      </w:r>
      <w:r w:rsidR="00812FA0">
        <w:t xml:space="preserve"> is</w:t>
      </w:r>
      <w:r>
        <w:t xml:space="preserve"> among the sites.</w:t>
      </w:r>
      <w:r w:rsidR="001F24F9">
        <w:t xml:space="preserve"> </w:t>
      </w:r>
      <w:r w:rsidR="002A23A3">
        <w:t xml:space="preserve">The Bray-Curtis dissimilarity index is commonly used in ecology to quantify the </w:t>
      </w:r>
      <w:r w:rsidR="0027340D">
        <w:t>difference</w:t>
      </w:r>
      <w:r w:rsidR="00BC311B">
        <w:t xml:space="preserve"> </w:t>
      </w:r>
      <w:r w:rsidR="00C64E21">
        <w:t>among sites via their species composition</w:t>
      </w:r>
      <w:r w:rsidR="00812FA0">
        <w:t xml:space="preserve"> </w:t>
      </w:r>
      <w:r w:rsidR="00812FA0">
        <w:fldChar w:fldCharType="begin"/>
      </w:r>
      <w:r w:rsidR="00812FA0">
        <w:instrText xml:space="preserve"> ADDIN ZOTERO_ITEM CSL_CITATION {"citationID":"B9zEmTzU","properties":{"formattedCitation":"(Faith et al., 1987)","plainCitation":"(Faith et al.,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812FA0">
        <w:fldChar w:fldCharType="separate"/>
      </w:r>
      <w:r w:rsidR="00812FA0" w:rsidRPr="009A40B5">
        <w:rPr>
          <w:rFonts w:ascii="Calibri" w:hAnsi="Calibri" w:cs="Calibri"/>
        </w:rPr>
        <w:t>(Faith et al., 1987)</w:t>
      </w:r>
      <w:r w:rsidR="00812FA0">
        <w:fldChar w:fldCharType="end"/>
      </w:r>
      <w:r w:rsidR="00BC311B">
        <w:t>.</w:t>
      </w:r>
      <w:r w:rsidR="00801C43">
        <w:t xml:space="preserve"> </w:t>
      </w:r>
      <w:r w:rsidR="00812FA0">
        <w:t>Hierarchical cluster analysis</w:t>
      </w:r>
      <w:r w:rsidR="00812FA0">
        <w:t xml:space="preserve"> is then used to group sites into units based on their similarity. T</w:t>
      </w:r>
      <w:r w:rsidR="00812FA0">
        <w:t xml:space="preserve">o group the data into clusters, the </w:t>
      </w:r>
      <w:r w:rsidR="00812FA0" w:rsidRPr="00A218BA">
        <w:t>unweighted pair group method with arithmetic mean</w:t>
      </w:r>
      <w:r w:rsidR="00812FA0">
        <w:t xml:space="preserve"> method</w:t>
      </w:r>
      <w:r w:rsidR="00FC2D77">
        <w:t xml:space="preserve"> is used</w:t>
      </w:r>
      <w:r w:rsidR="00812FA0">
        <w:t>. In short, h</w:t>
      </w:r>
      <w:r w:rsidR="00812FA0">
        <w:t>ierarchical cluster analysis</w:t>
      </w:r>
      <w:r w:rsidR="00812FA0">
        <w:t xml:space="preserve"> is a bottom-up clustering method that groups the most similar sites successively until all of them have been grouped.</w:t>
      </w:r>
    </w:p>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bookmarkStart w:id="18" w:name="_Toc75783399"/>
      <w:r>
        <w:lastRenderedPageBreak/>
        <w:t>3 – Results</w:t>
      </w:r>
      <w:bookmarkEnd w:id="18"/>
    </w:p>
    <w:p w14:paraId="504FC50F" w14:textId="77777777" w:rsidR="001F6504" w:rsidRDefault="001F6504" w:rsidP="00526E43">
      <w:pPr>
        <w:pStyle w:val="Heading2"/>
      </w:pPr>
    </w:p>
    <w:p w14:paraId="09116B13" w14:textId="3EFE0943" w:rsidR="00526E43" w:rsidRDefault="00526E43" w:rsidP="002E0BEC">
      <w:pPr>
        <w:pStyle w:val="Heading2"/>
      </w:pPr>
      <w:bookmarkStart w:id="19" w:name="_Toc75783400"/>
      <w:r>
        <w:t>3.1 – Overall observations</w:t>
      </w:r>
      <w:bookmarkEnd w:id="19"/>
    </w:p>
    <w:p w14:paraId="04FD0792" w14:textId="23553108" w:rsidR="00526E43" w:rsidRDefault="001A18EA">
      <w:r>
        <w:t xml:space="preserve">Across the 16 sites, </w:t>
      </w:r>
      <w:commentRangeStart w:id="20"/>
      <w:r w:rsidR="00140B2A">
        <w:t>2,2</w:t>
      </w:r>
      <w:r w:rsidR="00002C0D">
        <w:t>42</w:t>
      </w:r>
      <w:commentRangeEnd w:id="20"/>
      <w:r w:rsidR="00763DC7">
        <w:rPr>
          <w:rStyle w:val="CommentReference"/>
        </w:rPr>
        <w:commentReference w:id="20"/>
      </w:r>
      <w:r w:rsidR="005F18FA">
        <w:t xml:space="preserve"> birds were</w:t>
      </w:r>
      <w:r w:rsidR="00EE58F0">
        <w:t xml:space="preserve"> counted and</w:t>
      </w:r>
      <w:r w:rsidR="005F18FA">
        <w:t xml:space="preserve"> identified </w:t>
      </w:r>
      <w:r w:rsidR="002F2E01">
        <w:t xml:space="preserve">from </w:t>
      </w:r>
      <w:r w:rsidR="00C36178">
        <w:t>40</w:t>
      </w:r>
      <w:r w:rsidR="002F2E01">
        <w:t xml:space="preserve"> species </w:t>
      </w:r>
      <w:r w:rsidR="005F18FA">
        <w:t xml:space="preserve">(excluding </w:t>
      </w:r>
      <w:r w:rsidR="00CB384A">
        <w:t>some unknown</w:t>
      </w:r>
      <w:r w:rsidR="00F15AED">
        <w:t xml:space="preserve"> or unidentified to </w:t>
      </w:r>
      <w:r w:rsidR="008666C2">
        <w:t>the</w:t>
      </w:r>
      <w:r w:rsidR="002F2E01">
        <w:t xml:space="preserve"> species level</w:t>
      </w:r>
      <w:r w:rsidR="00B4275E">
        <w:t>)</w:t>
      </w:r>
      <w:r w:rsidR="002F2E01">
        <w:t>.</w:t>
      </w:r>
      <w:r w:rsidR="00AB02D8">
        <w:t xml:space="preserve"> </w:t>
      </w:r>
      <w:r w:rsidR="00B10ABA">
        <w:t xml:space="preserve">Of the </w:t>
      </w:r>
      <w:r w:rsidR="00C36178">
        <w:t>40</w:t>
      </w:r>
      <w:r w:rsidR="00B10ABA">
        <w:t xml:space="preserve"> identified species, 2</w:t>
      </w:r>
      <w:r w:rsidR="00863079">
        <w:t>6</w:t>
      </w:r>
      <w:r w:rsidR="00B10ABA">
        <w:t xml:space="preserve"> </w:t>
      </w:r>
      <w:r w:rsidR="008F736C">
        <w:t>were either native or endemic</w:t>
      </w:r>
      <w:r w:rsidR="00F71C55">
        <w:t>,</w:t>
      </w:r>
      <w:r w:rsidR="008F736C">
        <w:t xml:space="preserve"> with t</w:t>
      </w:r>
      <w:r w:rsidR="006844CF">
        <w:t xml:space="preserve">he most abundant species on the island </w:t>
      </w:r>
      <w:r w:rsidR="008F736C">
        <w:t>being</w:t>
      </w:r>
      <w:r w:rsidR="00C449D6">
        <w:t xml:space="preserve"> </w:t>
      </w:r>
      <w:proofErr w:type="spellStart"/>
      <w:r w:rsidR="00C10225">
        <w:t>Kākā</w:t>
      </w:r>
      <w:proofErr w:type="spellEnd"/>
      <w:r w:rsidR="00C449D6">
        <w:t xml:space="preserve">, </w:t>
      </w:r>
      <w:proofErr w:type="spellStart"/>
      <w:r w:rsidR="00C10225">
        <w:t>Tūī</w:t>
      </w:r>
      <w:proofErr w:type="spellEnd"/>
      <w:r w:rsidR="00C449D6">
        <w:t>, Grey warbler, Kingfisher and Fantail (</w:t>
      </w:r>
      <w:commentRangeStart w:id="21"/>
      <w:r w:rsidR="00C449D6">
        <w:t xml:space="preserve">Figure </w:t>
      </w:r>
      <w:commentRangeEnd w:id="21"/>
      <w:r w:rsidR="00C64E21">
        <w:rPr>
          <w:rStyle w:val="CommentReference"/>
        </w:rPr>
        <w:commentReference w:id="21"/>
      </w:r>
      <w:r w:rsidR="00C449D6">
        <w:t>2).</w:t>
      </w:r>
      <w:r w:rsidR="00BA6AA0">
        <w:t xml:space="preserve"> </w:t>
      </w:r>
      <w:r w:rsidR="00D967EE">
        <w:t xml:space="preserve"> </w:t>
      </w:r>
      <w:r w:rsidR="00DD0451">
        <w:t>The figure below shows the 25 most abundant species on Aotea</w:t>
      </w:r>
      <w:r w:rsidR="001C4A48">
        <w:t>;</w:t>
      </w:r>
      <w:r w:rsidR="007B47A7">
        <w:t xml:space="preserve"> </w:t>
      </w:r>
      <w:r w:rsidR="008F1873">
        <w:t xml:space="preserve">the counts of all </w:t>
      </w:r>
      <w:r w:rsidR="00C36178">
        <w:t>40</w:t>
      </w:r>
      <w:r w:rsidR="008F1873">
        <w:t xml:space="preserve"> identified species are in Appendix B.</w:t>
      </w:r>
      <w:r w:rsidR="00DC46E8">
        <w:t xml:space="preserve"> </w:t>
      </w:r>
    </w:p>
    <w:p w14:paraId="71659671" w14:textId="77777777" w:rsidR="001C4A48" w:rsidRDefault="001C4A48"/>
    <w:p w14:paraId="2F6BEB87" w14:textId="1EE598BD" w:rsidR="00526E43" w:rsidRDefault="00C51A6C" w:rsidP="00526E43">
      <w:pPr>
        <w:keepNext/>
      </w:pPr>
      <w:r>
        <w:rPr>
          <w:noProof/>
        </w:rPr>
        <w:drawing>
          <wp:inline distT="0" distB="0" distL="0" distR="0" wp14:anchorId="41384CB8" wp14:editId="510A9AE8">
            <wp:extent cx="5486400" cy="548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08D606B7"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w:t>
      </w:r>
      <w:proofErr w:type="gramStart"/>
      <w:r w:rsidRPr="00E03465">
        <w:rPr>
          <w:color w:val="auto"/>
          <w:sz w:val="20"/>
          <w:szCs w:val="20"/>
        </w:rPr>
        <w:t xml:space="preserve">heard) </w:t>
      </w:r>
      <w:r w:rsidRPr="00E03465">
        <w:rPr>
          <w:noProof/>
          <w:color w:val="auto"/>
          <w:sz w:val="20"/>
          <w:szCs w:val="20"/>
        </w:rPr>
        <w:t xml:space="preserve"> across</w:t>
      </w:r>
      <w:proofErr w:type="gramEnd"/>
      <w:r w:rsidRPr="00E03465">
        <w:rPr>
          <w:noProof/>
          <w:color w:val="auto"/>
          <w:sz w:val="20"/>
          <w:szCs w:val="20"/>
        </w:rPr>
        <w:t xml:space="preserve"> all sites.</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67CDC3A6" w14:textId="32B6322C" w:rsidR="00863079" w:rsidRDefault="00526E43" w:rsidP="002E0BEC">
      <w:pPr>
        <w:pStyle w:val="Heading2"/>
      </w:pPr>
      <w:bookmarkStart w:id="22" w:name="_Toc75783401"/>
      <w:r>
        <w:lastRenderedPageBreak/>
        <w:t xml:space="preserve">3.2 – </w:t>
      </w:r>
      <w:r w:rsidR="00370C2B">
        <w:t xml:space="preserve">Richness and </w:t>
      </w:r>
      <w:r w:rsidR="00E40084">
        <w:t>d</w:t>
      </w:r>
      <w:r w:rsidR="00370C2B">
        <w:t>iversity</w:t>
      </w:r>
      <w:bookmarkEnd w:id="22"/>
    </w:p>
    <w:p w14:paraId="2F92117E" w14:textId="4220453A" w:rsidR="00737EDA" w:rsidRDefault="00863079" w:rsidP="00737EDA">
      <w:r>
        <w:t>Patterns of species richness and diversity are similar across the island</w:t>
      </w:r>
      <w:r w:rsidR="00737EDA">
        <w:t xml:space="preserve"> </w:t>
      </w:r>
      <w:r>
        <w:t xml:space="preserve">(Figure 3 A and B), indicating some uniformity of the distribution among species present at each site. If </w:t>
      </w:r>
      <w:r w:rsidR="00737EDA">
        <w:t>only a few species dominated the species count</w:t>
      </w:r>
      <w:r>
        <w:t>s</w:t>
      </w:r>
      <w:r w:rsidR="00737EDA">
        <w:t xml:space="preserve">, Shannon’s diversity index would decrease while richness would remain the same. </w:t>
      </w:r>
    </w:p>
    <w:p w14:paraId="010376C5" w14:textId="11B5E685" w:rsidR="00E03465" w:rsidRDefault="008E58B2" w:rsidP="00737EDA">
      <w:r>
        <w:t>The highest species richness and diversity o</w:t>
      </w:r>
      <w:r w:rsidR="002C22E1">
        <w:t>c</w:t>
      </w:r>
      <w:r>
        <w:t xml:space="preserve">curred </w:t>
      </w:r>
      <w:r w:rsidR="002C22E1">
        <w:t xml:space="preserve">in the </w:t>
      </w:r>
      <w:proofErr w:type="spellStart"/>
      <w:r w:rsidR="002C22E1">
        <w:t>Medlands</w:t>
      </w:r>
      <w:proofErr w:type="spellEnd"/>
      <w:r w:rsidR="002C22E1">
        <w:t xml:space="preserve">, followed by Moto Kaikoura, </w:t>
      </w:r>
      <w:proofErr w:type="spellStart"/>
      <w:r w:rsidR="002C22E1">
        <w:t>Okupu</w:t>
      </w:r>
      <w:proofErr w:type="spellEnd"/>
      <w:r w:rsidR="002C22E1">
        <w:t xml:space="preserve"> and </w:t>
      </w:r>
      <w:proofErr w:type="spellStart"/>
      <w:r w:rsidR="002C22E1">
        <w:t>K</w:t>
      </w:r>
      <w:r w:rsidR="004E4281">
        <w:t>aitoke</w:t>
      </w:r>
      <w:proofErr w:type="spellEnd"/>
      <w:r w:rsidR="004E4281">
        <w:t xml:space="preserve"> (Figure 1</w:t>
      </w:r>
      <w:r w:rsidR="00A36F67">
        <w:t xml:space="preserve"> A and B,</w:t>
      </w:r>
      <w:r w:rsidR="00675472">
        <w:t xml:space="preserve"> </w:t>
      </w:r>
      <w:r w:rsidR="000724AA">
        <w:t>and Table 1</w:t>
      </w:r>
      <w:r w:rsidR="00675472">
        <w:t>; see Figure 1 for mapped site names</w:t>
      </w:r>
      <w:r w:rsidR="004E4281">
        <w:t>).</w:t>
      </w:r>
      <w:r w:rsidR="00A36649">
        <w:t xml:space="preserve"> </w:t>
      </w:r>
      <w:r w:rsidR="004975D7">
        <w:t>The l</w:t>
      </w:r>
      <w:r w:rsidR="00A36649">
        <w:t xml:space="preserve">owest levels of richness and diversity </w:t>
      </w:r>
      <w:r w:rsidR="00157F1B">
        <w:t xml:space="preserve">were observed in Cooper’s Castle and </w:t>
      </w:r>
      <w:proofErr w:type="spellStart"/>
      <w:r w:rsidR="004975D7">
        <w:t>Te</w:t>
      </w:r>
      <w:proofErr w:type="spellEnd"/>
      <w:r w:rsidR="004975D7">
        <w:t xml:space="preserve"> </w:t>
      </w:r>
      <w:proofErr w:type="spellStart"/>
      <w:r w:rsidR="004975D7">
        <w:t>Paparahi</w:t>
      </w:r>
      <w:proofErr w:type="spellEnd"/>
      <w:r w:rsidR="004975D7">
        <w:t>.</w:t>
      </w:r>
    </w:p>
    <w:p w14:paraId="11F0EA46" w14:textId="77777777" w:rsidR="00526E43" w:rsidRDefault="00526E43"/>
    <w:p w14:paraId="77F8E8FE" w14:textId="5BFE5ECE" w:rsidR="00E03465" w:rsidRDefault="00C51A6C" w:rsidP="00E03465">
      <w:pPr>
        <w:keepNext/>
      </w:pPr>
      <w:r>
        <w:rPr>
          <w:noProof/>
        </w:rPr>
        <w:drawing>
          <wp:anchor distT="0" distB="0" distL="114300" distR="114300" simplePos="0" relativeHeight="251664384" behindDoc="0" locked="0" layoutInCell="1" allowOverlap="1" wp14:anchorId="67BB33F2" wp14:editId="704E1E55">
            <wp:simplePos x="914400" y="3495822"/>
            <wp:positionH relativeFrom="margin">
              <wp:align>center</wp:align>
            </wp:positionH>
            <wp:positionV relativeFrom="margin">
              <wp:align>center</wp:align>
            </wp:positionV>
            <wp:extent cx="6521938" cy="4328169"/>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21938" cy="4328169"/>
                    </a:xfrm>
                    <a:prstGeom prst="rect">
                      <a:avLst/>
                    </a:prstGeom>
                    <a:noFill/>
                    <a:ln>
                      <a:noFill/>
                    </a:ln>
                  </pic:spPr>
                </pic:pic>
              </a:graphicData>
            </a:graphic>
          </wp:anchor>
        </w:drawing>
      </w:r>
    </w:p>
    <w:p w14:paraId="6DE7B177" w14:textId="49C1E3BF"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3</w:t>
      </w:r>
      <w:r w:rsidRPr="00E03465">
        <w:rPr>
          <w:color w:val="auto"/>
          <w:sz w:val="20"/>
          <w:szCs w:val="20"/>
        </w:rPr>
        <w:fldChar w:fldCharType="end"/>
      </w:r>
      <w:r w:rsidRPr="00E03465">
        <w:rPr>
          <w:color w:val="auto"/>
          <w:sz w:val="20"/>
          <w:szCs w:val="20"/>
        </w:rPr>
        <w:t>: The species richness (A) and diversity (B) of the 16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254C6262" w:rsidR="005F1B90" w:rsidRDefault="005664CE" w:rsidP="005F1B90">
      <w:r>
        <w:lastRenderedPageBreak/>
        <w:t>Species richness, diversity and total counts vary</w:t>
      </w:r>
      <w:r w:rsidR="0073675F">
        <w:t xml:space="preserve"> among sites</w:t>
      </w:r>
      <w:r w:rsidR="005F1B90">
        <w:t xml:space="preserve"> with ranges of</w:t>
      </w:r>
      <w:r w:rsidR="00802793">
        <w:t xml:space="preserve"> [7, 2</w:t>
      </w:r>
      <w:r w:rsidR="00737EDA">
        <w:t>3</w:t>
      </w:r>
      <w:proofErr w:type="gramStart"/>
      <w:r w:rsidR="00802793">
        <w:t xml:space="preserve">],  </w:t>
      </w:r>
      <w:r w:rsidR="005F1B90">
        <w:t>[</w:t>
      </w:r>
      <w:proofErr w:type="gramEnd"/>
      <w:r w:rsidR="005F1B90">
        <w:t>1.54, 2.8</w:t>
      </w:r>
      <w:r w:rsidR="00737EDA">
        <w:t>9</w:t>
      </w:r>
      <w:r w:rsidR="005F1B90">
        <w:t>]</w:t>
      </w:r>
      <w:r w:rsidR="008A42E6">
        <w:t>, and  [7</w:t>
      </w:r>
      <w:r w:rsidR="00737EDA">
        <w:t>2</w:t>
      </w:r>
      <w:r w:rsidR="008A42E6">
        <w:t>, 23</w:t>
      </w:r>
      <w:r w:rsidR="00737EDA">
        <w:t>5</w:t>
      </w:r>
      <w:r w:rsidR="008A42E6">
        <w:t>]</w:t>
      </w:r>
      <w:r w:rsidR="0086519B">
        <w:t xml:space="preserve"> (values inside the square brackets indicating the minimum and maximum)</w:t>
      </w:r>
      <w:r w:rsidR="00A55817">
        <w:t>,</w:t>
      </w:r>
      <w:r w:rsidR="008A42E6">
        <w:t xml:space="preserve"> respectively</w:t>
      </w:r>
      <w:r w:rsidR="0086519B">
        <w:t xml:space="preserve"> (Table 1)</w:t>
      </w:r>
      <w:r w:rsidR="008A42E6">
        <w:t>.</w:t>
      </w:r>
      <w:r w:rsidR="00D161ED">
        <w:t xml:space="preserve"> </w:t>
      </w:r>
      <w:r w:rsidR="00810D16">
        <w:t>Of course, some variation is expected due to local conditions during the bird counts</w:t>
      </w:r>
      <w:r w:rsidR="00737EDA">
        <w:t xml:space="preserve"> and among observer groups</w:t>
      </w:r>
      <w:r w:rsidR="001B7709">
        <w:t>.</w:t>
      </w:r>
      <w:r w:rsidR="00E46F94">
        <w:t xml:space="preserve"> </w:t>
      </w:r>
      <w:r w:rsidR="00FD3DDC">
        <w:t>Species richness is likely to increase with the number of species counted at a given site. Rarefaction can account for the differences in richness with sample size</w:t>
      </w:r>
      <w:r w:rsidR="00550B24">
        <w:t xml:space="preserve"> </w:t>
      </w:r>
      <w:r w:rsidR="00550B24">
        <w:fldChar w:fldCharType="begin"/>
      </w:r>
      <w:r w:rsidR="00550B2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2","source":"Zotero","title":"Vegan: ecological diversity","author":[{"family":"Oksanen","given":"Jari"}],"issued":{"date-parts":[["2020"]]}}}],"schema":"https://github.com/citation-style-language/schema/raw/master/csl-citation.json"} </w:instrText>
      </w:r>
      <w:r w:rsidR="00550B24">
        <w:fldChar w:fldCharType="separate"/>
      </w:r>
      <w:r w:rsidR="00550B24" w:rsidRPr="00550B24">
        <w:rPr>
          <w:rFonts w:ascii="Calibri" w:hAnsi="Calibri" w:cs="Calibri"/>
        </w:rPr>
        <w:t>(Oksanen, 2020)</w:t>
      </w:r>
      <w:r w:rsidR="00550B24">
        <w:fldChar w:fldCharType="end"/>
      </w:r>
      <w:r w:rsidR="00FD3DDC">
        <w:t xml:space="preserve"> but, in this case, made little difference (</w:t>
      </w:r>
      <w:r w:rsidR="00675CC5">
        <w:t>except for</w:t>
      </w:r>
      <w:r w:rsidR="00FD3DDC">
        <w:t xml:space="preserve"> a slight reduction in richness at Moto Kaikoura</w:t>
      </w:r>
      <w:r w:rsidR="00675CC5">
        <w:t>,</w:t>
      </w:r>
      <w:r w:rsidR="00FD3DDC">
        <w:t xml:space="preserve"> where the count was high</w:t>
      </w:r>
      <w:r w:rsidR="00550B24">
        <w:t>est</w:t>
      </w:r>
      <w:r w:rsidR="00FD3DDC">
        <w:t xml:space="preserve">). </w:t>
      </w:r>
      <w:proofErr w:type="gramStart"/>
      <w:r w:rsidR="00FD3DDC">
        <w:t>Thus</w:t>
      </w:r>
      <w:proofErr w:type="gramEnd"/>
      <w:r w:rsidR="00FD3DDC">
        <w:t xml:space="preserve"> the raw richness data is reported alongside the total count. </w:t>
      </w:r>
    </w:p>
    <w:p w14:paraId="27F655E9" w14:textId="304A8412" w:rsidR="0015280C" w:rsidRDefault="0015280C"/>
    <w:p w14:paraId="35B96867" w14:textId="77777777" w:rsidR="0015280C" w:rsidRDefault="0015280C"/>
    <w:p w14:paraId="3142CE53" w14:textId="0536FD83"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16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384771" w:rsidRPr="00D26EFB" w14:paraId="6246B101" w14:textId="4E97DB97" w:rsidTr="002303E9">
        <w:trPr>
          <w:trHeight w:val="298"/>
        </w:trPr>
        <w:tc>
          <w:tcPr>
            <w:tcW w:w="2268" w:type="dxa"/>
            <w:noWrap/>
            <w:hideMark/>
          </w:tcPr>
          <w:p w14:paraId="737CFF13" w14:textId="5DD61F39" w:rsidR="00384771" w:rsidRPr="00D26EFB" w:rsidRDefault="00384771" w:rsidP="00384771">
            <w:pPr>
              <w:rPr>
                <w:rFonts w:ascii="Calibri" w:eastAsia="Times New Roman" w:hAnsi="Calibri" w:cs="Times New Roman"/>
                <w:color w:val="000000"/>
                <w:lang w:eastAsia="en-NZ"/>
              </w:rPr>
            </w:pPr>
            <w:proofErr w:type="spellStart"/>
            <w:r w:rsidRPr="00856C1C">
              <w:t>Awana</w:t>
            </w:r>
            <w:proofErr w:type="spellEnd"/>
          </w:p>
        </w:tc>
        <w:tc>
          <w:tcPr>
            <w:tcW w:w="2410" w:type="dxa"/>
            <w:noWrap/>
            <w:hideMark/>
          </w:tcPr>
          <w:p w14:paraId="1D527ECE" w14:textId="04F3B2AD" w:rsidR="00384771" w:rsidRPr="00D26EFB" w:rsidRDefault="00384771" w:rsidP="00384771">
            <w:pPr>
              <w:jc w:val="right"/>
              <w:rPr>
                <w:rFonts w:ascii="Calibri" w:eastAsia="Times New Roman" w:hAnsi="Calibri" w:cs="Times New Roman"/>
                <w:color w:val="000000"/>
                <w:lang w:eastAsia="en-NZ"/>
              </w:rPr>
            </w:pPr>
            <w:r w:rsidRPr="00856C1C">
              <w:t>13</w:t>
            </w:r>
          </w:p>
        </w:tc>
        <w:tc>
          <w:tcPr>
            <w:tcW w:w="2410" w:type="dxa"/>
            <w:noWrap/>
            <w:vAlign w:val="bottom"/>
            <w:hideMark/>
          </w:tcPr>
          <w:p w14:paraId="00D764E7" w14:textId="7E456B3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6</w:t>
            </w:r>
          </w:p>
        </w:tc>
        <w:tc>
          <w:tcPr>
            <w:tcW w:w="1938" w:type="dxa"/>
          </w:tcPr>
          <w:p w14:paraId="32D01AA1" w14:textId="6466AE27" w:rsidR="00384771" w:rsidRPr="003E4410" w:rsidRDefault="00384771" w:rsidP="00384771">
            <w:pPr>
              <w:jc w:val="right"/>
            </w:pPr>
            <w:r w:rsidRPr="00856C1C">
              <w:t>72</w:t>
            </w:r>
          </w:p>
        </w:tc>
      </w:tr>
      <w:tr w:rsidR="00384771" w:rsidRPr="00D26EFB" w14:paraId="0B24A8A0" w14:textId="1AE549FB" w:rsidTr="002303E9">
        <w:trPr>
          <w:trHeight w:val="298"/>
        </w:trPr>
        <w:tc>
          <w:tcPr>
            <w:tcW w:w="2268" w:type="dxa"/>
            <w:noWrap/>
            <w:hideMark/>
          </w:tcPr>
          <w:p w14:paraId="4D017152" w14:textId="2C63E5E2" w:rsidR="00384771" w:rsidRPr="00D26EFB" w:rsidRDefault="00384771" w:rsidP="00384771">
            <w:pPr>
              <w:rPr>
                <w:rFonts w:ascii="Calibri" w:eastAsia="Times New Roman" w:hAnsi="Calibri" w:cs="Times New Roman"/>
                <w:color w:val="000000"/>
                <w:lang w:eastAsia="en-NZ"/>
              </w:rPr>
            </w:pPr>
            <w:r w:rsidRPr="00856C1C">
              <w:t>Cooper's Castle</w:t>
            </w:r>
          </w:p>
        </w:tc>
        <w:tc>
          <w:tcPr>
            <w:tcW w:w="2410" w:type="dxa"/>
            <w:noWrap/>
            <w:hideMark/>
          </w:tcPr>
          <w:p w14:paraId="4B6522B1" w14:textId="5D499473" w:rsidR="00384771" w:rsidRPr="00D26EFB" w:rsidRDefault="00384771" w:rsidP="00384771">
            <w:pPr>
              <w:jc w:val="right"/>
              <w:rPr>
                <w:rFonts w:ascii="Calibri" w:eastAsia="Times New Roman" w:hAnsi="Calibri" w:cs="Times New Roman"/>
                <w:color w:val="000000"/>
                <w:lang w:eastAsia="en-NZ"/>
              </w:rPr>
            </w:pPr>
            <w:r w:rsidRPr="00856C1C">
              <w:t>7</w:t>
            </w:r>
          </w:p>
        </w:tc>
        <w:tc>
          <w:tcPr>
            <w:tcW w:w="2410" w:type="dxa"/>
            <w:noWrap/>
            <w:vAlign w:val="bottom"/>
            <w:hideMark/>
          </w:tcPr>
          <w:p w14:paraId="01F0BA38" w14:textId="61491B6C"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54</w:t>
            </w:r>
          </w:p>
        </w:tc>
        <w:tc>
          <w:tcPr>
            <w:tcW w:w="1938" w:type="dxa"/>
          </w:tcPr>
          <w:p w14:paraId="6953D848" w14:textId="1C0F4702" w:rsidR="00384771" w:rsidRPr="003E4410" w:rsidRDefault="00384771" w:rsidP="00384771">
            <w:pPr>
              <w:jc w:val="right"/>
            </w:pPr>
            <w:r w:rsidRPr="00856C1C">
              <w:t>106</w:t>
            </w:r>
          </w:p>
        </w:tc>
      </w:tr>
      <w:tr w:rsidR="00384771" w:rsidRPr="00D26EFB" w14:paraId="1371866C" w14:textId="5D7666FF" w:rsidTr="002303E9">
        <w:trPr>
          <w:trHeight w:val="298"/>
        </w:trPr>
        <w:tc>
          <w:tcPr>
            <w:tcW w:w="2268" w:type="dxa"/>
            <w:noWrap/>
            <w:hideMark/>
          </w:tcPr>
          <w:p w14:paraId="1865B109" w14:textId="24DB5FB4" w:rsidR="00384771" w:rsidRPr="00D26EFB" w:rsidRDefault="00384771" w:rsidP="00384771">
            <w:pPr>
              <w:rPr>
                <w:rFonts w:ascii="Calibri" w:eastAsia="Times New Roman" w:hAnsi="Calibri" w:cs="Times New Roman"/>
                <w:color w:val="000000"/>
                <w:lang w:eastAsia="en-NZ"/>
              </w:rPr>
            </w:pPr>
            <w:proofErr w:type="spellStart"/>
            <w:r w:rsidRPr="00856C1C">
              <w:t>Glenfern</w:t>
            </w:r>
            <w:proofErr w:type="spellEnd"/>
          </w:p>
        </w:tc>
        <w:tc>
          <w:tcPr>
            <w:tcW w:w="2410" w:type="dxa"/>
            <w:noWrap/>
            <w:hideMark/>
          </w:tcPr>
          <w:p w14:paraId="10456581" w14:textId="24F2CD21"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5153B5C7" w14:textId="473B2090"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16</w:t>
            </w:r>
          </w:p>
        </w:tc>
        <w:tc>
          <w:tcPr>
            <w:tcW w:w="1938" w:type="dxa"/>
          </w:tcPr>
          <w:p w14:paraId="225A2E96" w14:textId="599F4722" w:rsidR="00384771" w:rsidRPr="003E4410" w:rsidRDefault="00384771" w:rsidP="00384771">
            <w:pPr>
              <w:jc w:val="right"/>
            </w:pPr>
            <w:r w:rsidRPr="00856C1C">
              <w:t>118</w:t>
            </w:r>
          </w:p>
        </w:tc>
      </w:tr>
      <w:tr w:rsidR="00384771" w:rsidRPr="00D26EFB" w14:paraId="06C92C99" w14:textId="05647F95" w:rsidTr="002303E9">
        <w:trPr>
          <w:trHeight w:val="298"/>
        </w:trPr>
        <w:tc>
          <w:tcPr>
            <w:tcW w:w="2268" w:type="dxa"/>
            <w:noWrap/>
            <w:hideMark/>
          </w:tcPr>
          <w:p w14:paraId="053EA76B" w14:textId="0801DDDB" w:rsidR="00384771" w:rsidRPr="00D26EFB" w:rsidRDefault="00384771" w:rsidP="00384771">
            <w:pPr>
              <w:rPr>
                <w:rFonts w:ascii="Calibri" w:eastAsia="Times New Roman" w:hAnsi="Calibri" w:cs="Times New Roman"/>
                <w:color w:val="000000"/>
                <w:lang w:eastAsia="en-NZ"/>
              </w:rPr>
            </w:pPr>
            <w:proofErr w:type="spellStart"/>
            <w:r w:rsidRPr="00856C1C">
              <w:t>Haratoanga</w:t>
            </w:r>
            <w:proofErr w:type="spellEnd"/>
          </w:p>
        </w:tc>
        <w:tc>
          <w:tcPr>
            <w:tcW w:w="2410" w:type="dxa"/>
            <w:noWrap/>
            <w:hideMark/>
          </w:tcPr>
          <w:p w14:paraId="4FA9609A" w14:textId="4B7EA3B7" w:rsidR="00384771" w:rsidRPr="00D26EFB" w:rsidRDefault="00384771" w:rsidP="00384771">
            <w:pPr>
              <w:jc w:val="right"/>
              <w:rPr>
                <w:rFonts w:ascii="Calibri" w:eastAsia="Times New Roman" w:hAnsi="Calibri" w:cs="Times New Roman"/>
                <w:color w:val="000000"/>
                <w:lang w:eastAsia="en-NZ"/>
              </w:rPr>
            </w:pPr>
            <w:r w:rsidRPr="00856C1C">
              <w:t>9</w:t>
            </w:r>
          </w:p>
        </w:tc>
        <w:tc>
          <w:tcPr>
            <w:tcW w:w="2410" w:type="dxa"/>
            <w:noWrap/>
            <w:vAlign w:val="bottom"/>
            <w:hideMark/>
          </w:tcPr>
          <w:p w14:paraId="2FEBDEA5" w14:textId="0570B14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7</w:t>
            </w:r>
          </w:p>
        </w:tc>
        <w:tc>
          <w:tcPr>
            <w:tcW w:w="1938" w:type="dxa"/>
          </w:tcPr>
          <w:p w14:paraId="7B7F26A1" w14:textId="30566032" w:rsidR="00384771" w:rsidRPr="003E4410" w:rsidRDefault="00384771" w:rsidP="00384771">
            <w:pPr>
              <w:jc w:val="right"/>
            </w:pPr>
            <w:r w:rsidRPr="00856C1C">
              <w:t>140</w:t>
            </w:r>
          </w:p>
        </w:tc>
      </w:tr>
      <w:tr w:rsidR="00384771" w:rsidRPr="00D26EFB" w14:paraId="6F4AC1FB" w14:textId="4BE96DC0" w:rsidTr="002303E9">
        <w:trPr>
          <w:trHeight w:val="298"/>
        </w:trPr>
        <w:tc>
          <w:tcPr>
            <w:tcW w:w="2268" w:type="dxa"/>
            <w:noWrap/>
            <w:hideMark/>
          </w:tcPr>
          <w:p w14:paraId="6EC09616" w14:textId="4AB483C4" w:rsidR="00384771" w:rsidRPr="00D26EFB" w:rsidRDefault="00384771" w:rsidP="00384771">
            <w:pPr>
              <w:rPr>
                <w:rFonts w:ascii="Calibri" w:eastAsia="Times New Roman" w:hAnsi="Calibri" w:cs="Times New Roman"/>
                <w:color w:val="000000"/>
                <w:lang w:eastAsia="en-NZ"/>
              </w:rPr>
            </w:pPr>
            <w:proofErr w:type="spellStart"/>
            <w:r w:rsidRPr="00856C1C">
              <w:t>Kaitoke</w:t>
            </w:r>
            <w:proofErr w:type="spellEnd"/>
          </w:p>
        </w:tc>
        <w:tc>
          <w:tcPr>
            <w:tcW w:w="2410" w:type="dxa"/>
            <w:noWrap/>
            <w:hideMark/>
          </w:tcPr>
          <w:p w14:paraId="6D4AC625" w14:textId="67138A41" w:rsidR="00384771" w:rsidRPr="00D26EFB" w:rsidRDefault="00384771" w:rsidP="00384771">
            <w:pPr>
              <w:jc w:val="right"/>
              <w:rPr>
                <w:rFonts w:ascii="Calibri" w:eastAsia="Times New Roman" w:hAnsi="Calibri" w:cs="Times New Roman"/>
                <w:color w:val="000000"/>
                <w:lang w:eastAsia="en-NZ"/>
              </w:rPr>
            </w:pPr>
            <w:r w:rsidRPr="00856C1C">
              <w:t>18</w:t>
            </w:r>
          </w:p>
        </w:tc>
        <w:tc>
          <w:tcPr>
            <w:tcW w:w="2410" w:type="dxa"/>
            <w:noWrap/>
            <w:vAlign w:val="bottom"/>
            <w:hideMark/>
          </w:tcPr>
          <w:p w14:paraId="68A078E4" w14:textId="15F3AEF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5</w:t>
            </w:r>
          </w:p>
        </w:tc>
        <w:tc>
          <w:tcPr>
            <w:tcW w:w="1938" w:type="dxa"/>
          </w:tcPr>
          <w:p w14:paraId="55244793" w14:textId="72E4690E" w:rsidR="00384771" w:rsidRPr="003E4410" w:rsidRDefault="00384771" w:rsidP="00384771">
            <w:pPr>
              <w:jc w:val="right"/>
            </w:pPr>
            <w:r w:rsidRPr="00856C1C">
              <w:t>141</w:t>
            </w:r>
          </w:p>
        </w:tc>
      </w:tr>
      <w:tr w:rsidR="00384771" w:rsidRPr="00D26EFB" w14:paraId="5909F910" w14:textId="182BF72E" w:rsidTr="002303E9">
        <w:trPr>
          <w:trHeight w:val="298"/>
        </w:trPr>
        <w:tc>
          <w:tcPr>
            <w:tcW w:w="2268" w:type="dxa"/>
            <w:noWrap/>
            <w:hideMark/>
          </w:tcPr>
          <w:p w14:paraId="22009D64" w14:textId="5C5620EB" w:rsidR="00384771" w:rsidRPr="00D26EFB" w:rsidRDefault="00384771" w:rsidP="00384771">
            <w:pPr>
              <w:rPr>
                <w:rFonts w:ascii="Calibri" w:eastAsia="Times New Roman" w:hAnsi="Calibri" w:cs="Times New Roman"/>
                <w:color w:val="000000"/>
                <w:lang w:eastAsia="en-NZ"/>
              </w:rPr>
            </w:pPr>
            <w:proofErr w:type="spellStart"/>
            <w:r w:rsidRPr="00856C1C">
              <w:t>Medlands</w:t>
            </w:r>
            <w:proofErr w:type="spellEnd"/>
          </w:p>
        </w:tc>
        <w:tc>
          <w:tcPr>
            <w:tcW w:w="2410" w:type="dxa"/>
            <w:noWrap/>
            <w:hideMark/>
          </w:tcPr>
          <w:p w14:paraId="0CA2CBB0" w14:textId="17D0E26F" w:rsidR="00384771" w:rsidRPr="00D26EFB" w:rsidRDefault="00384771" w:rsidP="00384771">
            <w:pPr>
              <w:jc w:val="right"/>
              <w:rPr>
                <w:rFonts w:ascii="Calibri" w:eastAsia="Times New Roman" w:hAnsi="Calibri" w:cs="Times New Roman"/>
                <w:color w:val="000000"/>
                <w:lang w:eastAsia="en-NZ"/>
              </w:rPr>
            </w:pPr>
            <w:r w:rsidRPr="00856C1C">
              <w:t>23</w:t>
            </w:r>
          </w:p>
        </w:tc>
        <w:tc>
          <w:tcPr>
            <w:tcW w:w="2410" w:type="dxa"/>
            <w:noWrap/>
            <w:vAlign w:val="bottom"/>
            <w:hideMark/>
          </w:tcPr>
          <w:p w14:paraId="5C6CE7EB" w14:textId="7B7B6AB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89</w:t>
            </w:r>
          </w:p>
        </w:tc>
        <w:tc>
          <w:tcPr>
            <w:tcW w:w="1938" w:type="dxa"/>
          </w:tcPr>
          <w:p w14:paraId="69B664A5" w14:textId="4817C9AF" w:rsidR="00384771" w:rsidRPr="003E4410" w:rsidRDefault="00384771" w:rsidP="00384771">
            <w:pPr>
              <w:jc w:val="right"/>
            </w:pPr>
            <w:r w:rsidRPr="00856C1C">
              <w:t>165</w:t>
            </w:r>
          </w:p>
        </w:tc>
      </w:tr>
      <w:tr w:rsidR="00384771" w:rsidRPr="00D26EFB" w14:paraId="71547B27" w14:textId="28BF5AC9" w:rsidTr="002303E9">
        <w:trPr>
          <w:trHeight w:val="298"/>
        </w:trPr>
        <w:tc>
          <w:tcPr>
            <w:tcW w:w="2268" w:type="dxa"/>
            <w:noWrap/>
            <w:hideMark/>
          </w:tcPr>
          <w:p w14:paraId="6EA4BAB8" w14:textId="644F81E8" w:rsidR="00384771" w:rsidRPr="00D26EFB" w:rsidRDefault="00384771" w:rsidP="00384771">
            <w:pPr>
              <w:rPr>
                <w:rFonts w:ascii="Calibri" w:eastAsia="Times New Roman" w:hAnsi="Calibri" w:cs="Times New Roman"/>
                <w:color w:val="000000"/>
                <w:lang w:eastAsia="en-NZ"/>
              </w:rPr>
            </w:pPr>
            <w:proofErr w:type="spellStart"/>
            <w:r w:rsidRPr="00856C1C">
              <w:t>Motairehe</w:t>
            </w:r>
            <w:proofErr w:type="spellEnd"/>
          </w:p>
        </w:tc>
        <w:tc>
          <w:tcPr>
            <w:tcW w:w="2410" w:type="dxa"/>
            <w:noWrap/>
            <w:hideMark/>
          </w:tcPr>
          <w:p w14:paraId="409C11DD" w14:textId="40AEE39B"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3E663037" w14:textId="402C2F2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8</w:t>
            </w:r>
          </w:p>
        </w:tc>
        <w:tc>
          <w:tcPr>
            <w:tcW w:w="1938" w:type="dxa"/>
          </w:tcPr>
          <w:p w14:paraId="500A8DDC" w14:textId="59666905" w:rsidR="00384771" w:rsidRPr="003E4410" w:rsidRDefault="00384771" w:rsidP="00384771">
            <w:pPr>
              <w:jc w:val="right"/>
            </w:pPr>
            <w:r w:rsidRPr="00856C1C">
              <w:t>98</w:t>
            </w:r>
          </w:p>
        </w:tc>
      </w:tr>
      <w:tr w:rsidR="00384771" w:rsidRPr="00D26EFB" w14:paraId="4A54EBAC" w14:textId="62D5336D" w:rsidTr="002303E9">
        <w:trPr>
          <w:trHeight w:val="298"/>
        </w:trPr>
        <w:tc>
          <w:tcPr>
            <w:tcW w:w="2268" w:type="dxa"/>
            <w:noWrap/>
            <w:hideMark/>
          </w:tcPr>
          <w:p w14:paraId="51058AD1" w14:textId="18160091" w:rsidR="00384771" w:rsidRPr="00D26EFB" w:rsidRDefault="00384771" w:rsidP="00384771">
            <w:pPr>
              <w:rPr>
                <w:rFonts w:ascii="Calibri" w:eastAsia="Times New Roman" w:hAnsi="Calibri" w:cs="Times New Roman"/>
                <w:color w:val="000000"/>
                <w:lang w:eastAsia="en-NZ"/>
              </w:rPr>
            </w:pPr>
            <w:r w:rsidRPr="00856C1C">
              <w:t>Moto Kaikoura</w:t>
            </w:r>
          </w:p>
        </w:tc>
        <w:tc>
          <w:tcPr>
            <w:tcW w:w="2410" w:type="dxa"/>
            <w:noWrap/>
            <w:hideMark/>
          </w:tcPr>
          <w:p w14:paraId="5CAB534F" w14:textId="3D593B5F" w:rsidR="00384771" w:rsidRPr="00D26EFB" w:rsidRDefault="00384771" w:rsidP="00384771">
            <w:pPr>
              <w:jc w:val="right"/>
              <w:rPr>
                <w:rFonts w:ascii="Calibri" w:eastAsia="Times New Roman" w:hAnsi="Calibri" w:cs="Times New Roman"/>
                <w:color w:val="000000"/>
                <w:lang w:eastAsia="en-NZ"/>
              </w:rPr>
            </w:pPr>
            <w:r w:rsidRPr="00856C1C">
              <w:t>20</w:t>
            </w:r>
          </w:p>
        </w:tc>
        <w:tc>
          <w:tcPr>
            <w:tcW w:w="2410" w:type="dxa"/>
            <w:noWrap/>
            <w:vAlign w:val="bottom"/>
            <w:hideMark/>
          </w:tcPr>
          <w:p w14:paraId="33A7E04E" w14:textId="31866552"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7</w:t>
            </w:r>
          </w:p>
        </w:tc>
        <w:tc>
          <w:tcPr>
            <w:tcW w:w="1938" w:type="dxa"/>
          </w:tcPr>
          <w:p w14:paraId="2822BC82" w14:textId="056E46BB" w:rsidR="00384771" w:rsidRPr="003E4410" w:rsidRDefault="00384771" w:rsidP="00384771">
            <w:pPr>
              <w:jc w:val="right"/>
            </w:pPr>
            <w:r w:rsidRPr="00856C1C">
              <w:t>235</w:t>
            </w:r>
          </w:p>
        </w:tc>
      </w:tr>
      <w:tr w:rsidR="00384771" w:rsidRPr="00D26EFB" w14:paraId="12906BD2" w14:textId="66D7AC36" w:rsidTr="002303E9">
        <w:trPr>
          <w:trHeight w:val="298"/>
        </w:trPr>
        <w:tc>
          <w:tcPr>
            <w:tcW w:w="2268" w:type="dxa"/>
            <w:noWrap/>
            <w:hideMark/>
          </w:tcPr>
          <w:p w14:paraId="36E20F6F" w14:textId="6B5BBBEB" w:rsidR="00384771" w:rsidRPr="00D26EFB" w:rsidRDefault="00384771" w:rsidP="00384771">
            <w:pPr>
              <w:rPr>
                <w:rFonts w:ascii="Calibri" w:eastAsia="Times New Roman" w:hAnsi="Calibri" w:cs="Times New Roman"/>
                <w:color w:val="000000"/>
                <w:lang w:eastAsia="en-NZ"/>
              </w:rPr>
            </w:pPr>
            <w:r w:rsidRPr="00856C1C">
              <w:t>Mt Young</w:t>
            </w:r>
          </w:p>
        </w:tc>
        <w:tc>
          <w:tcPr>
            <w:tcW w:w="2410" w:type="dxa"/>
            <w:noWrap/>
            <w:hideMark/>
          </w:tcPr>
          <w:p w14:paraId="1976E906" w14:textId="2A6D439A"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01D63A8A" w14:textId="23A340C4"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04</w:t>
            </w:r>
          </w:p>
        </w:tc>
        <w:tc>
          <w:tcPr>
            <w:tcW w:w="1938" w:type="dxa"/>
          </w:tcPr>
          <w:p w14:paraId="7AF67505" w14:textId="045DF70D" w:rsidR="00384771" w:rsidRPr="003E4410" w:rsidRDefault="00384771" w:rsidP="00384771">
            <w:pPr>
              <w:jc w:val="right"/>
            </w:pPr>
            <w:r w:rsidRPr="00856C1C">
              <w:t>187</w:t>
            </w:r>
          </w:p>
        </w:tc>
      </w:tr>
      <w:tr w:rsidR="00384771" w:rsidRPr="00D26EFB" w14:paraId="555FF31D" w14:textId="430E4B3C" w:rsidTr="002303E9">
        <w:trPr>
          <w:trHeight w:val="298"/>
        </w:trPr>
        <w:tc>
          <w:tcPr>
            <w:tcW w:w="2268" w:type="dxa"/>
            <w:noWrap/>
            <w:hideMark/>
          </w:tcPr>
          <w:p w14:paraId="498506CC" w14:textId="319FD98A" w:rsidR="00384771" w:rsidRPr="00D26EFB" w:rsidRDefault="00384771" w:rsidP="00384771">
            <w:pPr>
              <w:rPr>
                <w:rFonts w:ascii="Calibri" w:eastAsia="Times New Roman" w:hAnsi="Calibri" w:cs="Times New Roman"/>
                <w:color w:val="000000"/>
                <w:lang w:eastAsia="en-NZ"/>
              </w:rPr>
            </w:pPr>
            <w:r w:rsidRPr="00856C1C">
              <w:t>Needle Rock</w:t>
            </w:r>
          </w:p>
        </w:tc>
        <w:tc>
          <w:tcPr>
            <w:tcW w:w="2410" w:type="dxa"/>
            <w:noWrap/>
            <w:hideMark/>
          </w:tcPr>
          <w:p w14:paraId="0F6290BC" w14:textId="4CD39FA9"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535740DB" w14:textId="7E1D7A1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9</w:t>
            </w:r>
          </w:p>
        </w:tc>
        <w:tc>
          <w:tcPr>
            <w:tcW w:w="1938" w:type="dxa"/>
          </w:tcPr>
          <w:p w14:paraId="16692061" w14:textId="6470AA3A" w:rsidR="00384771" w:rsidRPr="003E4410" w:rsidRDefault="00384771" w:rsidP="00384771">
            <w:pPr>
              <w:jc w:val="right"/>
            </w:pPr>
            <w:r w:rsidRPr="00856C1C">
              <w:t>116</w:t>
            </w:r>
          </w:p>
        </w:tc>
      </w:tr>
      <w:tr w:rsidR="00384771" w:rsidRPr="00D26EFB" w14:paraId="45D02DFA" w14:textId="5903BF24" w:rsidTr="002303E9">
        <w:trPr>
          <w:trHeight w:val="298"/>
        </w:trPr>
        <w:tc>
          <w:tcPr>
            <w:tcW w:w="2268" w:type="dxa"/>
            <w:noWrap/>
            <w:hideMark/>
          </w:tcPr>
          <w:p w14:paraId="5CFE8C68" w14:textId="069E3F7D" w:rsidR="00384771" w:rsidRPr="00D26EFB" w:rsidRDefault="00384771" w:rsidP="00384771">
            <w:pPr>
              <w:rPr>
                <w:rFonts w:ascii="Calibri" w:eastAsia="Times New Roman" w:hAnsi="Calibri" w:cs="Times New Roman"/>
                <w:color w:val="000000"/>
                <w:lang w:eastAsia="en-NZ"/>
              </w:rPr>
            </w:pPr>
            <w:proofErr w:type="spellStart"/>
            <w:r w:rsidRPr="00856C1C">
              <w:t>Okiwi</w:t>
            </w:r>
            <w:proofErr w:type="spellEnd"/>
          </w:p>
        </w:tc>
        <w:tc>
          <w:tcPr>
            <w:tcW w:w="2410" w:type="dxa"/>
            <w:noWrap/>
            <w:hideMark/>
          </w:tcPr>
          <w:p w14:paraId="2C5D48B3" w14:textId="29C6EB15" w:rsidR="00384771" w:rsidRPr="00D26EFB" w:rsidRDefault="00384771" w:rsidP="00384771">
            <w:pPr>
              <w:jc w:val="right"/>
              <w:rPr>
                <w:rFonts w:ascii="Calibri" w:eastAsia="Times New Roman" w:hAnsi="Calibri" w:cs="Times New Roman"/>
                <w:color w:val="000000"/>
                <w:lang w:eastAsia="en-NZ"/>
              </w:rPr>
            </w:pPr>
            <w:r w:rsidRPr="00856C1C">
              <w:t>17</w:t>
            </w:r>
          </w:p>
        </w:tc>
        <w:tc>
          <w:tcPr>
            <w:tcW w:w="2410" w:type="dxa"/>
            <w:noWrap/>
            <w:vAlign w:val="bottom"/>
            <w:hideMark/>
          </w:tcPr>
          <w:p w14:paraId="11BAC97B" w14:textId="52A89BC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7</w:t>
            </w:r>
          </w:p>
        </w:tc>
        <w:tc>
          <w:tcPr>
            <w:tcW w:w="1938" w:type="dxa"/>
          </w:tcPr>
          <w:p w14:paraId="7FC8BCBD" w14:textId="1E1F14C2" w:rsidR="00384771" w:rsidRPr="003E4410" w:rsidRDefault="00384771" w:rsidP="00384771">
            <w:pPr>
              <w:jc w:val="right"/>
            </w:pPr>
            <w:r w:rsidRPr="00856C1C">
              <w:t>155</w:t>
            </w:r>
          </w:p>
        </w:tc>
      </w:tr>
      <w:tr w:rsidR="00384771" w:rsidRPr="00D26EFB" w14:paraId="0BD254C1" w14:textId="290125C8" w:rsidTr="002303E9">
        <w:trPr>
          <w:trHeight w:val="298"/>
        </w:trPr>
        <w:tc>
          <w:tcPr>
            <w:tcW w:w="2268" w:type="dxa"/>
            <w:noWrap/>
            <w:hideMark/>
          </w:tcPr>
          <w:p w14:paraId="5E80B5CC" w14:textId="324D95BA" w:rsidR="00384771" w:rsidRPr="00D26EFB" w:rsidRDefault="00384771" w:rsidP="00384771">
            <w:pPr>
              <w:rPr>
                <w:rFonts w:ascii="Calibri" w:eastAsia="Times New Roman" w:hAnsi="Calibri" w:cs="Times New Roman"/>
                <w:color w:val="000000"/>
                <w:lang w:eastAsia="en-NZ"/>
              </w:rPr>
            </w:pPr>
            <w:proofErr w:type="spellStart"/>
            <w:r w:rsidRPr="00856C1C">
              <w:t>Okupu</w:t>
            </w:r>
            <w:proofErr w:type="spellEnd"/>
          </w:p>
        </w:tc>
        <w:tc>
          <w:tcPr>
            <w:tcW w:w="2410" w:type="dxa"/>
            <w:noWrap/>
            <w:hideMark/>
          </w:tcPr>
          <w:p w14:paraId="0ACB351F" w14:textId="71B6A8F0" w:rsidR="00384771" w:rsidRPr="00D26EFB" w:rsidRDefault="00384771" w:rsidP="00384771">
            <w:pPr>
              <w:jc w:val="right"/>
              <w:rPr>
                <w:rFonts w:ascii="Calibri" w:eastAsia="Times New Roman" w:hAnsi="Calibri" w:cs="Times New Roman"/>
                <w:color w:val="000000"/>
                <w:lang w:eastAsia="en-NZ"/>
              </w:rPr>
            </w:pPr>
            <w:r w:rsidRPr="00856C1C">
              <w:t>19</w:t>
            </w:r>
          </w:p>
        </w:tc>
        <w:tc>
          <w:tcPr>
            <w:tcW w:w="2410" w:type="dxa"/>
            <w:noWrap/>
            <w:vAlign w:val="bottom"/>
            <w:hideMark/>
          </w:tcPr>
          <w:p w14:paraId="30C189DB" w14:textId="797D53C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1</w:t>
            </w:r>
          </w:p>
        </w:tc>
        <w:tc>
          <w:tcPr>
            <w:tcW w:w="1938" w:type="dxa"/>
          </w:tcPr>
          <w:p w14:paraId="2C133AA8" w14:textId="737991DA" w:rsidR="00384771" w:rsidRPr="003E4410" w:rsidRDefault="00384771" w:rsidP="00384771">
            <w:pPr>
              <w:jc w:val="right"/>
            </w:pPr>
            <w:r w:rsidRPr="00856C1C">
              <w:t>151</w:t>
            </w:r>
          </w:p>
        </w:tc>
      </w:tr>
      <w:tr w:rsidR="00384771" w:rsidRPr="00D26EFB" w14:paraId="3444ACD0" w14:textId="4FC8CD3A" w:rsidTr="002303E9">
        <w:trPr>
          <w:trHeight w:val="298"/>
        </w:trPr>
        <w:tc>
          <w:tcPr>
            <w:tcW w:w="2268" w:type="dxa"/>
            <w:noWrap/>
            <w:hideMark/>
          </w:tcPr>
          <w:p w14:paraId="1F0A1A73" w14:textId="59AC68C9" w:rsidR="00384771" w:rsidRPr="00D26EFB" w:rsidRDefault="00384771" w:rsidP="00384771">
            <w:pPr>
              <w:rPr>
                <w:rFonts w:ascii="Calibri" w:eastAsia="Times New Roman" w:hAnsi="Calibri" w:cs="Times New Roman"/>
                <w:color w:val="000000"/>
                <w:lang w:eastAsia="en-NZ"/>
              </w:rPr>
            </w:pPr>
            <w:proofErr w:type="spellStart"/>
            <w:r w:rsidRPr="00856C1C">
              <w:t>Rangitawhiri</w:t>
            </w:r>
            <w:proofErr w:type="spellEnd"/>
            <w:r w:rsidRPr="00856C1C">
              <w:t xml:space="preserve"> </w:t>
            </w:r>
            <w:proofErr w:type="spellStart"/>
            <w:r w:rsidRPr="00856C1C">
              <w:t>Tryphena</w:t>
            </w:r>
            <w:proofErr w:type="spellEnd"/>
          </w:p>
        </w:tc>
        <w:tc>
          <w:tcPr>
            <w:tcW w:w="2410" w:type="dxa"/>
            <w:noWrap/>
            <w:hideMark/>
          </w:tcPr>
          <w:p w14:paraId="61A5794E" w14:textId="263ACD04"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242B82C6" w14:textId="546F17D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21</w:t>
            </w:r>
          </w:p>
        </w:tc>
        <w:tc>
          <w:tcPr>
            <w:tcW w:w="1938" w:type="dxa"/>
          </w:tcPr>
          <w:p w14:paraId="65761CB5" w14:textId="730BD2FF" w:rsidR="00384771" w:rsidRPr="003E4410" w:rsidRDefault="00384771" w:rsidP="00384771">
            <w:pPr>
              <w:jc w:val="right"/>
            </w:pPr>
            <w:r w:rsidRPr="00856C1C">
              <w:t>141</w:t>
            </w:r>
          </w:p>
        </w:tc>
      </w:tr>
      <w:tr w:rsidR="00384771" w:rsidRPr="00D26EFB" w14:paraId="3BC8492D" w14:textId="6D400A44" w:rsidTr="002303E9">
        <w:trPr>
          <w:trHeight w:val="298"/>
        </w:trPr>
        <w:tc>
          <w:tcPr>
            <w:tcW w:w="2268" w:type="dxa"/>
            <w:noWrap/>
            <w:hideMark/>
          </w:tcPr>
          <w:p w14:paraId="49A67AF5" w14:textId="52F82B9C" w:rsidR="00384771" w:rsidRPr="00D26EFB" w:rsidRDefault="00384771" w:rsidP="00384771">
            <w:pPr>
              <w:rPr>
                <w:rFonts w:ascii="Calibri" w:eastAsia="Times New Roman" w:hAnsi="Calibri" w:cs="Times New Roman"/>
                <w:color w:val="000000"/>
                <w:lang w:eastAsia="en-NZ"/>
              </w:rPr>
            </w:pPr>
            <w:proofErr w:type="spellStart"/>
            <w:r w:rsidRPr="00856C1C">
              <w:t>Te</w:t>
            </w:r>
            <w:proofErr w:type="spellEnd"/>
            <w:r w:rsidRPr="00856C1C">
              <w:t xml:space="preserve"> </w:t>
            </w:r>
            <w:proofErr w:type="spellStart"/>
            <w:r w:rsidRPr="00856C1C">
              <w:t>Paparahi</w:t>
            </w:r>
            <w:proofErr w:type="spellEnd"/>
          </w:p>
        </w:tc>
        <w:tc>
          <w:tcPr>
            <w:tcW w:w="2410" w:type="dxa"/>
            <w:noWrap/>
            <w:hideMark/>
          </w:tcPr>
          <w:p w14:paraId="12C7E937" w14:textId="480B78F2" w:rsidR="00384771" w:rsidRPr="00D26EFB" w:rsidRDefault="00384771" w:rsidP="00384771">
            <w:pPr>
              <w:jc w:val="right"/>
              <w:rPr>
                <w:rFonts w:ascii="Calibri" w:eastAsia="Times New Roman" w:hAnsi="Calibri" w:cs="Times New Roman"/>
                <w:color w:val="000000"/>
                <w:lang w:eastAsia="en-NZ"/>
              </w:rPr>
            </w:pPr>
            <w:r w:rsidRPr="00856C1C">
              <w:t>8</w:t>
            </w:r>
          </w:p>
        </w:tc>
        <w:tc>
          <w:tcPr>
            <w:tcW w:w="2410" w:type="dxa"/>
            <w:noWrap/>
            <w:vAlign w:val="bottom"/>
            <w:hideMark/>
          </w:tcPr>
          <w:p w14:paraId="1A4A9F27" w14:textId="0C5F798B"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0</w:t>
            </w:r>
          </w:p>
        </w:tc>
        <w:tc>
          <w:tcPr>
            <w:tcW w:w="1938" w:type="dxa"/>
          </w:tcPr>
          <w:p w14:paraId="4CD6B60F" w14:textId="398FB039" w:rsidR="00384771" w:rsidRPr="003E4410" w:rsidRDefault="00384771" w:rsidP="00384771">
            <w:pPr>
              <w:jc w:val="right"/>
            </w:pPr>
            <w:r w:rsidRPr="00856C1C">
              <w:t>115</w:t>
            </w:r>
          </w:p>
        </w:tc>
      </w:tr>
      <w:tr w:rsidR="00384771" w:rsidRPr="00D26EFB" w14:paraId="41C37C78" w14:textId="4724CFD9" w:rsidTr="002303E9">
        <w:trPr>
          <w:trHeight w:val="298"/>
        </w:trPr>
        <w:tc>
          <w:tcPr>
            <w:tcW w:w="2268" w:type="dxa"/>
            <w:noWrap/>
            <w:hideMark/>
          </w:tcPr>
          <w:p w14:paraId="0DAC0B0F" w14:textId="34389F47" w:rsidR="00384771" w:rsidRPr="00D26EFB" w:rsidRDefault="00384771" w:rsidP="00384771">
            <w:pPr>
              <w:rPr>
                <w:rFonts w:ascii="Calibri" w:eastAsia="Times New Roman" w:hAnsi="Calibri" w:cs="Times New Roman"/>
                <w:color w:val="000000"/>
                <w:lang w:eastAsia="en-NZ"/>
              </w:rPr>
            </w:pPr>
            <w:r w:rsidRPr="00856C1C">
              <w:t>Windy Hill</w:t>
            </w:r>
          </w:p>
        </w:tc>
        <w:tc>
          <w:tcPr>
            <w:tcW w:w="2410" w:type="dxa"/>
            <w:noWrap/>
            <w:hideMark/>
          </w:tcPr>
          <w:p w14:paraId="1C30EB69" w14:textId="59AC8B38"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1BC3CE06" w14:textId="6C10FE7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78</w:t>
            </w:r>
          </w:p>
        </w:tc>
        <w:tc>
          <w:tcPr>
            <w:tcW w:w="1938" w:type="dxa"/>
          </w:tcPr>
          <w:p w14:paraId="6A469172" w14:textId="1833F011" w:rsidR="00384771" w:rsidRPr="003E4410" w:rsidRDefault="00384771" w:rsidP="00384771">
            <w:pPr>
              <w:jc w:val="right"/>
            </w:pPr>
            <w:r w:rsidRPr="00856C1C">
              <w:t>185</w:t>
            </w:r>
          </w:p>
        </w:tc>
      </w:tr>
      <w:tr w:rsidR="00384771" w:rsidRPr="00D26EFB" w14:paraId="693EEAF4" w14:textId="223B835A" w:rsidTr="002303E9">
        <w:trPr>
          <w:trHeight w:val="298"/>
        </w:trPr>
        <w:tc>
          <w:tcPr>
            <w:tcW w:w="2268" w:type="dxa"/>
            <w:tcBorders>
              <w:bottom w:val="single" w:sz="4" w:space="0" w:color="auto"/>
            </w:tcBorders>
            <w:noWrap/>
            <w:hideMark/>
          </w:tcPr>
          <w:p w14:paraId="038ADB98" w14:textId="1B3234A7" w:rsidR="00384771" w:rsidRPr="00D26EFB" w:rsidRDefault="00384771" w:rsidP="00384771">
            <w:pPr>
              <w:rPr>
                <w:rFonts w:ascii="Calibri" w:eastAsia="Times New Roman" w:hAnsi="Calibri" w:cs="Times New Roman"/>
                <w:color w:val="000000"/>
                <w:lang w:eastAsia="en-NZ"/>
              </w:rPr>
            </w:pPr>
            <w:r w:rsidRPr="00856C1C">
              <w:t>Wreck Bay</w:t>
            </w:r>
          </w:p>
        </w:tc>
        <w:tc>
          <w:tcPr>
            <w:tcW w:w="2410" w:type="dxa"/>
            <w:tcBorders>
              <w:bottom w:val="single" w:sz="4" w:space="0" w:color="auto"/>
            </w:tcBorders>
            <w:noWrap/>
            <w:hideMark/>
          </w:tcPr>
          <w:p w14:paraId="0116FB16" w14:textId="4C595343" w:rsidR="00384771" w:rsidRPr="00D26EFB" w:rsidRDefault="00384771" w:rsidP="00384771">
            <w:pPr>
              <w:jc w:val="right"/>
              <w:rPr>
                <w:rFonts w:ascii="Calibri" w:eastAsia="Times New Roman" w:hAnsi="Calibri" w:cs="Times New Roman"/>
                <w:color w:val="000000"/>
                <w:lang w:eastAsia="en-NZ"/>
              </w:rPr>
            </w:pPr>
            <w:r w:rsidRPr="00856C1C">
              <w:t>12</w:t>
            </w:r>
          </w:p>
        </w:tc>
        <w:tc>
          <w:tcPr>
            <w:tcW w:w="2410" w:type="dxa"/>
            <w:tcBorders>
              <w:bottom w:val="single" w:sz="4" w:space="0" w:color="auto"/>
            </w:tcBorders>
            <w:noWrap/>
            <w:vAlign w:val="bottom"/>
            <w:hideMark/>
          </w:tcPr>
          <w:p w14:paraId="69AB3C8D" w14:textId="00FD1D27"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8</w:t>
            </w:r>
          </w:p>
        </w:tc>
        <w:tc>
          <w:tcPr>
            <w:tcW w:w="1938" w:type="dxa"/>
            <w:tcBorders>
              <w:bottom w:val="single" w:sz="4" w:space="0" w:color="auto"/>
            </w:tcBorders>
          </w:tcPr>
          <w:p w14:paraId="602AEA03" w14:textId="38163CA4" w:rsidR="00384771" w:rsidRPr="003E4410" w:rsidRDefault="00384771" w:rsidP="00384771">
            <w:pPr>
              <w:jc w:val="right"/>
            </w:pPr>
            <w:r w:rsidRPr="00856C1C">
              <w:t>117</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6F242516" w:rsidR="00AB5EC5" w:rsidRPr="00384771" w:rsidRDefault="00AB5EC5" w:rsidP="00AB5EC5">
            <w:pPr>
              <w:jc w:val="right"/>
              <w:rPr>
                <w:b/>
                <w:bCs/>
              </w:rPr>
            </w:pPr>
            <w:r w:rsidRPr="00384771">
              <w:rPr>
                <w:b/>
                <w:bCs/>
              </w:rPr>
              <w:t>2242</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098C4047" w14:textId="12AF8BDE" w:rsidR="00526E43" w:rsidRDefault="00526E43" w:rsidP="002E0BEC">
      <w:pPr>
        <w:pStyle w:val="Heading2"/>
      </w:pPr>
      <w:bookmarkStart w:id="23" w:name="_Toc75783402"/>
      <w:r>
        <w:lastRenderedPageBreak/>
        <w:t xml:space="preserve">3.3 – </w:t>
      </w:r>
      <w:r w:rsidR="00E40084">
        <w:t>Total c</w:t>
      </w:r>
      <w:r w:rsidR="004724BD">
        <w:t>ount</w:t>
      </w:r>
      <w:r w:rsidR="00E40084">
        <w:t>s</w:t>
      </w:r>
      <w:bookmarkEnd w:id="23"/>
    </w:p>
    <w:p w14:paraId="51148CB7" w14:textId="48667D19" w:rsidR="000870EE" w:rsidRDefault="00D70EA8" w:rsidP="00526E43">
      <w:r>
        <w:t>The highest total bird count was observed in Moto Kaikoura</w:t>
      </w:r>
      <w:r w:rsidR="00F044E2">
        <w:t>,</w:t>
      </w:r>
      <w:r w:rsidR="00CE4D60">
        <w:t xml:space="preserve"> with 23</w:t>
      </w:r>
      <w:r w:rsidR="00763D94">
        <w:t>5</w:t>
      </w:r>
      <w:r w:rsidR="00CE4D60">
        <w:t xml:space="preserve"> birds identified in total (Figure 4</w:t>
      </w:r>
      <w:r w:rsidR="00A36F67">
        <w:t xml:space="preserve"> A</w:t>
      </w:r>
      <w:r w:rsidR="00CE4D60">
        <w:t xml:space="preserve"> and Table 1)</w:t>
      </w:r>
      <w:r w:rsidR="00F140FE">
        <w:t>.</w:t>
      </w:r>
      <w:r w:rsidR="002A2E10">
        <w:t xml:space="preserve"> Moto Kai</w:t>
      </w:r>
      <w:r w:rsidR="00F044E2">
        <w:t xml:space="preserve">koura </w:t>
      </w:r>
      <w:r w:rsidR="009D62A5">
        <w:t>showed the second</w:t>
      </w:r>
      <w:r w:rsidR="00956BE5">
        <w:t>-</w:t>
      </w:r>
      <w:r w:rsidR="009D62A5">
        <w:t>highest species richness and diversi</w:t>
      </w:r>
      <w:r w:rsidR="00956BE5">
        <w:t>t</w:t>
      </w:r>
      <w:r w:rsidR="009D62A5">
        <w:t>y.</w:t>
      </w:r>
      <w:r w:rsidR="000870EE">
        <w:t xml:space="preserve"> </w:t>
      </w:r>
      <w:proofErr w:type="spellStart"/>
      <w:r w:rsidR="00EF774B">
        <w:t>Medlands</w:t>
      </w:r>
      <w:proofErr w:type="spellEnd"/>
      <w:r w:rsidR="00EF774B">
        <w:t>, which had the highest richness and diversity, had a total count of 16</w:t>
      </w:r>
      <w:r w:rsidR="00763D94">
        <w:t>5</w:t>
      </w:r>
      <w:r w:rsidR="00EF774B">
        <w:t xml:space="preserve"> birds identified.</w:t>
      </w:r>
      <w:r w:rsidR="00763D94">
        <w:t xml:space="preserve"> </w:t>
      </w:r>
      <w:proofErr w:type="spellStart"/>
      <w:r w:rsidR="00C10225">
        <w:t>Kākāriki</w:t>
      </w:r>
      <w:proofErr w:type="spellEnd"/>
      <w:r w:rsidR="000870EE">
        <w:t>, the endemic species almost absent from the two main islands of New Zealand</w:t>
      </w:r>
      <w:r w:rsidR="001A77C8">
        <w:t>,</w:t>
      </w:r>
      <w:r w:rsidR="000870EE">
        <w:t xml:space="preserve"> was observed only at the </w:t>
      </w:r>
      <w:commentRangeStart w:id="24"/>
      <w:proofErr w:type="spellStart"/>
      <w:r w:rsidR="000870EE">
        <w:t>Okiwi</w:t>
      </w:r>
      <w:proofErr w:type="spellEnd"/>
      <w:r w:rsidR="000870EE">
        <w:t xml:space="preserve"> site</w:t>
      </w:r>
      <w:commentRangeEnd w:id="24"/>
      <w:r w:rsidR="00EE5763">
        <w:rPr>
          <w:rStyle w:val="CommentReference"/>
        </w:rPr>
        <w:commentReference w:id="24"/>
      </w:r>
      <w:r w:rsidR="001A77C8">
        <w:rPr>
          <w:rStyle w:val="CommentReference"/>
        </w:rPr>
        <w:t>,</w:t>
      </w:r>
      <w:r w:rsidR="001A77C8">
        <w:t xml:space="preserve"> where a breeding population is established</w:t>
      </w:r>
      <w:r w:rsidR="000870EE">
        <w:t>.</w:t>
      </w:r>
      <w:r w:rsidR="001B00E6">
        <w:t xml:space="preserve"> This result is consistent with the 2019 ABC report </w:t>
      </w:r>
      <w:r w:rsidR="001B00E6">
        <w:fldChar w:fldCharType="begin"/>
      </w:r>
      <w:r w:rsidR="001B00E6">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1B00E6">
        <w:fldChar w:fldCharType="separate"/>
      </w:r>
      <w:r w:rsidR="001B00E6" w:rsidRPr="001B00E6">
        <w:rPr>
          <w:rFonts w:ascii="Calibri" w:hAnsi="Calibri" w:cs="Calibri"/>
        </w:rPr>
        <w:t>(Simmonds, 2020)</w:t>
      </w:r>
      <w:r w:rsidR="001B00E6">
        <w:fldChar w:fldCharType="end"/>
      </w:r>
      <w:r w:rsidR="00D94923">
        <w:t>.</w:t>
      </w:r>
    </w:p>
    <w:p w14:paraId="3C09B08C" w14:textId="77777777" w:rsidR="000870EE" w:rsidRDefault="000870EE" w:rsidP="00526E43"/>
    <w:p w14:paraId="4260B54A" w14:textId="7655ED3F" w:rsidR="00A36F67" w:rsidRDefault="002E0BEC" w:rsidP="002E0BEC">
      <w:r>
        <w:rPr>
          <w:noProof/>
        </w:rPr>
        <w:drawing>
          <wp:anchor distT="0" distB="0" distL="114300" distR="114300" simplePos="0" relativeHeight="251663360" behindDoc="0" locked="0" layoutInCell="1" allowOverlap="1" wp14:anchorId="7BA4FFBD" wp14:editId="57BA9E2D">
            <wp:simplePos x="0" y="0"/>
            <wp:positionH relativeFrom="margin">
              <wp:align>center</wp:align>
            </wp:positionH>
            <wp:positionV relativeFrom="margin">
              <wp:posOffset>2489200</wp:posOffset>
            </wp:positionV>
            <wp:extent cx="7186295" cy="476885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186295" cy="4768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56C7">
        <w:t xml:space="preserve">Of the </w:t>
      </w:r>
      <w:r w:rsidR="00A36F67" w:rsidRPr="00DF4EEA">
        <w:t>four target species (</w:t>
      </w:r>
      <w:proofErr w:type="spellStart"/>
      <w:r w:rsidR="00C10225">
        <w:t>Kākāriki</w:t>
      </w:r>
      <w:proofErr w:type="spellEnd"/>
      <w:r w:rsidR="00A36F67" w:rsidRPr="00DF4EEA">
        <w:t xml:space="preserve">, </w:t>
      </w:r>
      <w:proofErr w:type="spellStart"/>
      <w:r w:rsidR="00C10225">
        <w:t>Kākā</w:t>
      </w:r>
      <w:proofErr w:type="spellEnd"/>
      <w:r w:rsidR="00A36F67" w:rsidRPr="00DF4EEA">
        <w:t xml:space="preserve">, </w:t>
      </w:r>
      <w:proofErr w:type="spellStart"/>
      <w:r w:rsidR="00C10225">
        <w:t>Tūī</w:t>
      </w:r>
      <w:proofErr w:type="spellEnd"/>
      <w:r w:rsidR="00A36F67" w:rsidRPr="00DF4EEA">
        <w:t xml:space="preserve"> and </w:t>
      </w:r>
      <w:proofErr w:type="spellStart"/>
      <w:r w:rsidR="00C10225">
        <w:t>Kererū</w:t>
      </w:r>
      <w:proofErr w:type="spellEnd"/>
      <w:r w:rsidR="00A36F67" w:rsidRPr="00DF4EEA">
        <w:t>)</w:t>
      </w:r>
      <w:r w:rsidR="00197B19">
        <w:t>,</w:t>
      </w:r>
      <w:r w:rsidR="00BE56C7">
        <w:t xml:space="preserve"> </w:t>
      </w:r>
      <w:proofErr w:type="spellStart"/>
      <w:r w:rsidR="00C10225">
        <w:t>Kākā</w:t>
      </w:r>
      <w:proofErr w:type="spellEnd"/>
      <w:r w:rsidR="00BE56C7">
        <w:t xml:space="preserve"> and </w:t>
      </w:r>
      <w:proofErr w:type="spellStart"/>
      <w:r w:rsidR="00C10225">
        <w:t>Tūī</w:t>
      </w:r>
      <w:proofErr w:type="spellEnd"/>
      <w:r w:rsidR="00BE56C7">
        <w:t xml:space="preserve"> </w:t>
      </w:r>
      <w:r w:rsidR="00B27AC5">
        <w:t xml:space="preserve">were observed at almost every site, </w:t>
      </w:r>
      <w:r w:rsidR="00197B19">
        <w:t>except for</w:t>
      </w:r>
      <w:r w:rsidR="00B27AC5">
        <w:t xml:space="preserve"> </w:t>
      </w:r>
      <w:proofErr w:type="spellStart"/>
      <w:r w:rsidR="00B27AC5">
        <w:t>Kaitoke</w:t>
      </w:r>
      <w:proofErr w:type="spellEnd"/>
      <w:r w:rsidR="00197B19">
        <w:t>,</w:t>
      </w:r>
      <w:r w:rsidR="00B27AC5">
        <w:t xml:space="preserve"> where no </w:t>
      </w:r>
      <w:proofErr w:type="spellStart"/>
      <w:r w:rsidR="00C10225">
        <w:t>Kākā</w:t>
      </w:r>
      <w:proofErr w:type="spellEnd"/>
      <w:r w:rsidR="00B27AC5">
        <w:t xml:space="preserve"> w</w:t>
      </w:r>
      <w:r w:rsidR="00197B19">
        <w:t>as</w:t>
      </w:r>
      <w:r w:rsidR="00B27AC5">
        <w:t xml:space="preserve"> observed</w:t>
      </w:r>
      <w:r w:rsidR="00197B19">
        <w:t xml:space="preserve"> (Figure 4 B and Table 2).</w:t>
      </w:r>
      <w:r w:rsidR="00E345AC">
        <w:t xml:space="preserve"> </w:t>
      </w:r>
      <w:proofErr w:type="spellStart"/>
      <w:r w:rsidR="00C10225">
        <w:t>Kererū</w:t>
      </w:r>
      <w:proofErr w:type="spellEnd"/>
      <w:r w:rsidR="00E345AC">
        <w:t xml:space="preserve"> w</w:t>
      </w:r>
      <w:r w:rsidR="003B4F2F">
        <w:t>ere observed at 12 of the 16 sites, although in lower numbers than</w:t>
      </w:r>
      <w:r w:rsidR="00233873">
        <w:t xml:space="preserve"> </w:t>
      </w:r>
      <w:proofErr w:type="spellStart"/>
      <w:r w:rsidR="00C10225">
        <w:t>Kākā</w:t>
      </w:r>
      <w:proofErr w:type="spellEnd"/>
      <w:r w:rsidR="00233873">
        <w:t xml:space="preserve"> or </w:t>
      </w:r>
      <w:proofErr w:type="spellStart"/>
      <w:r w:rsidR="00C10225">
        <w:t>Tūī</w:t>
      </w:r>
      <w:proofErr w:type="spellEnd"/>
      <w:r w:rsidR="00233873">
        <w:t xml:space="preserve">. </w:t>
      </w:r>
      <w:r w:rsidR="003B4F2F">
        <w:t xml:space="preserve">A total of 18 </w:t>
      </w:r>
      <w:proofErr w:type="spellStart"/>
      <w:r w:rsidR="00C10225">
        <w:t>Kākāriki</w:t>
      </w:r>
      <w:proofErr w:type="spellEnd"/>
      <w:r w:rsidR="003B4F2F">
        <w:t xml:space="preserve"> were observed</w:t>
      </w:r>
      <w:r w:rsidR="00E74665">
        <w:t xml:space="preserve">, all of which </w:t>
      </w:r>
      <w:r w:rsidR="00240A5F">
        <w:t xml:space="preserve">at </w:t>
      </w:r>
      <w:proofErr w:type="spellStart"/>
      <w:r w:rsidR="00240A5F">
        <w:t>Okiwi</w:t>
      </w:r>
      <w:proofErr w:type="spellEnd"/>
      <w:r w:rsidR="00240A5F">
        <w:t xml:space="preserve"> (Figure 4 B and Table 2).</w:t>
      </w:r>
    </w:p>
    <w:p w14:paraId="443ED711" w14:textId="74B23769" w:rsidR="003122B8" w:rsidRPr="00A36F67" w:rsidRDefault="00A36F67" w:rsidP="00A36F67">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64550D">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w:t>
      </w:r>
      <w:proofErr w:type="spellStart"/>
      <w:r w:rsidR="00C10225">
        <w:rPr>
          <w:color w:val="auto"/>
          <w:sz w:val="20"/>
          <w:szCs w:val="20"/>
        </w:rPr>
        <w:t>Kākāriki</w:t>
      </w:r>
      <w:proofErr w:type="spellEnd"/>
      <w:r w:rsidRPr="00A36F67">
        <w:rPr>
          <w:color w:val="auto"/>
          <w:sz w:val="20"/>
          <w:szCs w:val="20"/>
        </w:rPr>
        <w:t xml:space="preserve">, </w:t>
      </w:r>
      <w:proofErr w:type="spellStart"/>
      <w:r w:rsidR="00C10225">
        <w:rPr>
          <w:color w:val="auto"/>
          <w:sz w:val="20"/>
          <w:szCs w:val="20"/>
        </w:rPr>
        <w:t>Kākā</w:t>
      </w:r>
      <w:proofErr w:type="spellEnd"/>
      <w:r w:rsidRPr="00A36F67">
        <w:rPr>
          <w:color w:val="auto"/>
          <w:sz w:val="20"/>
          <w:szCs w:val="20"/>
        </w:rPr>
        <w:t xml:space="preserve">, </w:t>
      </w:r>
      <w:proofErr w:type="spellStart"/>
      <w:r w:rsidR="00C10225">
        <w:rPr>
          <w:color w:val="auto"/>
          <w:sz w:val="20"/>
          <w:szCs w:val="20"/>
        </w:rPr>
        <w:t>Tūī</w:t>
      </w:r>
      <w:proofErr w:type="spellEnd"/>
      <w:r w:rsidRPr="00A36F67">
        <w:rPr>
          <w:color w:val="auto"/>
          <w:sz w:val="20"/>
          <w:szCs w:val="20"/>
        </w:rPr>
        <w:t xml:space="preserve"> and </w:t>
      </w:r>
      <w:proofErr w:type="spellStart"/>
      <w:r w:rsidR="00C10225">
        <w:rPr>
          <w:color w:val="auto"/>
          <w:sz w:val="20"/>
          <w:szCs w:val="20"/>
        </w:rPr>
        <w:t>Kererū</w:t>
      </w:r>
      <w:proofErr w:type="spellEnd"/>
      <w:r w:rsidRPr="00A36F67">
        <w:rPr>
          <w:color w:val="auto"/>
          <w:sz w:val="20"/>
          <w:szCs w:val="20"/>
        </w:rPr>
        <w:t>) by site (B).</w:t>
      </w:r>
    </w:p>
    <w:p w14:paraId="5FBCE46D" w14:textId="205CB64C" w:rsidR="003E5D94" w:rsidRDefault="003E5D94" w:rsidP="00526E43"/>
    <w:p w14:paraId="33D71664" w14:textId="77777777" w:rsidR="002E0BEC" w:rsidRDefault="002E0BEC">
      <w:r>
        <w:br w:type="page"/>
      </w:r>
    </w:p>
    <w:p w14:paraId="5F6C7045" w14:textId="7278EC73" w:rsidR="00140F62" w:rsidRDefault="00074B65" w:rsidP="00526E43">
      <w:r>
        <w:lastRenderedPageBreak/>
        <w:t xml:space="preserve">High </w:t>
      </w:r>
      <w:r w:rsidR="00F05E8C">
        <w:t>counts</w:t>
      </w:r>
      <w:r>
        <w:t xml:space="preserve"> of </w:t>
      </w:r>
      <w:proofErr w:type="spellStart"/>
      <w:r w:rsidR="00C10225">
        <w:t>Tūī</w:t>
      </w:r>
      <w:proofErr w:type="spellEnd"/>
      <w:r>
        <w:t xml:space="preserve"> and </w:t>
      </w:r>
      <w:proofErr w:type="spellStart"/>
      <w:r w:rsidR="00C10225">
        <w:t>Kākā</w:t>
      </w:r>
      <w:proofErr w:type="spellEnd"/>
      <w:r>
        <w:t xml:space="preserve"> were found at</w:t>
      </w:r>
      <w:r w:rsidR="00AC495F">
        <w:t xml:space="preserve"> Windy </w:t>
      </w:r>
      <w:r w:rsidR="00AA51B5">
        <w:t>H</w:t>
      </w:r>
      <w:r w:rsidR="00AC495F">
        <w:t xml:space="preserve">ill, and </w:t>
      </w:r>
      <w:proofErr w:type="spellStart"/>
      <w:r w:rsidR="00AC495F">
        <w:t>Haratonga</w:t>
      </w:r>
      <w:proofErr w:type="spellEnd"/>
      <w:r w:rsidR="00AC495F">
        <w:t xml:space="preserve"> </w:t>
      </w:r>
      <w:r w:rsidR="00AA51B5">
        <w:t xml:space="preserve">respectively. </w:t>
      </w:r>
      <w:proofErr w:type="spellStart"/>
      <w:r w:rsidR="00AA51B5">
        <w:t>Okiwi</w:t>
      </w:r>
      <w:proofErr w:type="spellEnd"/>
      <w:r w:rsidR="00AA51B5">
        <w:t xml:space="preserve"> </w:t>
      </w:r>
      <w:r w:rsidR="00A63313">
        <w:t>had</w:t>
      </w:r>
      <w:r w:rsidR="00AA51B5">
        <w:t xml:space="preserve"> </w:t>
      </w:r>
      <w:r w:rsidR="00F05E8C">
        <w:t>high abundances of all four species</w:t>
      </w:r>
      <w:r w:rsidR="00A63313">
        <w:t xml:space="preserve"> (Figure 4 B and Table 2)</w:t>
      </w:r>
      <w:r w:rsidR="00F05E8C">
        <w:t>.</w:t>
      </w:r>
      <w:r w:rsidR="00FC3A1E">
        <w:t xml:space="preserve"> </w:t>
      </w:r>
      <w:proofErr w:type="spellStart"/>
      <w:r w:rsidR="006E670A">
        <w:t>Kaitoke</w:t>
      </w:r>
      <w:proofErr w:type="spellEnd"/>
      <w:r w:rsidR="006E670A">
        <w:t xml:space="preserve">, one of the most diverse sites, had few observations of the target species with only 5 </w:t>
      </w:r>
      <w:proofErr w:type="spellStart"/>
      <w:r w:rsidR="00C10225">
        <w:t>Tūī</w:t>
      </w:r>
      <w:proofErr w:type="spellEnd"/>
      <w:r w:rsidR="006E670A">
        <w:t xml:space="preserve">.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2BEF579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Tūī</w:t>
            </w:r>
            <w:proofErr w:type="spellEnd"/>
          </w:p>
        </w:tc>
        <w:tc>
          <w:tcPr>
            <w:tcW w:w="1559" w:type="dxa"/>
            <w:noWrap/>
            <w:hideMark/>
          </w:tcPr>
          <w:p w14:paraId="458AA737" w14:textId="7072FFCD"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w:t>
            </w:r>
            <w:proofErr w:type="spellEnd"/>
          </w:p>
        </w:tc>
        <w:tc>
          <w:tcPr>
            <w:tcW w:w="1559" w:type="dxa"/>
            <w:noWrap/>
            <w:hideMark/>
          </w:tcPr>
          <w:p w14:paraId="733DB388" w14:textId="3C4AD110"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riki</w:t>
            </w:r>
            <w:proofErr w:type="spellEnd"/>
          </w:p>
        </w:tc>
        <w:tc>
          <w:tcPr>
            <w:tcW w:w="1610" w:type="dxa"/>
            <w:noWrap/>
            <w:hideMark/>
          </w:tcPr>
          <w:p w14:paraId="211D5E58" w14:textId="16B0B86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ererū</w:t>
            </w:r>
            <w:proofErr w:type="spellEnd"/>
          </w:p>
        </w:tc>
      </w:tr>
      <w:tr w:rsidR="0002225C" w:rsidRPr="00B706EE" w14:paraId="46AC6ABB" w14:textId="77777777" w:rsidTr="0002225C">
        <w:trPr>
          <w:trHeight w:val="258"/>
        </w:trPr>
        <w:tc>
          <w:tcPr>
            <w:tcW w:w="2835" w:type="dxa"/>
            <w:noWrap/>
            <w:hideMark/>
          </w:tcPr>
          <w:p w14:paraId="20E1F015"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Awana</w:t>
            </w:r>
            <w:proofErr w:type="spellEnd"/>
          </w:p>
        </w:tc>
        <w:tc>
          <w:tcPr>
            <w:tcW w:w="1560" w:type="dxa"/>
            <w:noWrap/>
            <w:hideMark/>
          </w:tcPr>
          <w:p w14:paraId="16C40EC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7</w:t>
            </w:r>
          </w:p>
        </w:tc>
        <w:tc>
          <w:tcPr>
            <w:tcW w:w="1559" w:type="dxa"/>
            <w:noWrap/>
            <w:hideMark/>
          </w:tcPr>
          <w:p w14:paraId="7A7898A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8</w:t>
            </w:r>
          </w:p>
        </w:tc>
        <w:tc>
          <w:tcPr>
            <w:tcW w:w="1559" w:type="dxa"/>
            <w:noWrap/>
            <w:hideMark/>
          </w:tcPr>
          <w:p w14:paraId="7F8511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F07509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661A8174" w14:textId="77777777" w:rsidTr="0002225C">
        <w:trPr>
          <w:trHeight w:val="258"/>
        </w:trPr>
        <w:tc>
          <w:tcPr>
            <w:tcW w:w="2835" w:type="dxa"/>
            <w:noWrap/>
            <w:hideMark/>
          </w:tcPr>
          <w:p w14:paraId="5F875DA6"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Cooper's Castle</w:t>
            </w:r>
          </w:p>
        </w:tc>
        <w:tc>
          <w:tcPr>
            <w:tcW w:w="1560" w:type="dxa"/>
            <w:noWrap/>
            <w:hideMark/>
          </w:tcPr>
          <w:p w14:paraId="6720A1B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69E8BF5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7</w:t>
            </w:r>
          </w:p>
        </w:tc>
        <w:tc>
          <w:tcPr>
            <w:tcW w:w="1559" w:type="dxa"/>
            <w:noWrap/>
            <w:hideMark/>
          </w:tcPr>
          <w:p w14:paraId="2101995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5563860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5045EE63" w14:textId="77777777" w:rsidTr="0002225C">
        <w:trPr>
          <w:trHeight w:val="258"/>
        </w:trPr>
        <w:tc>
          <w:tcPr>
            <w:tcW w:w="2835" w:type="dxa"/>
            <w:noWrap/>
            <w:hideMark/>
          </w:tcPr>
          <w:p w14:paraId="21E52C17"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Glenfern</w:t>
            </w:r>
            <w:proofErr w:type="spellEnd"/>
          </w:p>
        </w:tc>
        <w:tc>
          <w:tcPr>
            <w:tcW w:w="1560" w:type="dxa"/>
            <w:noWrap/>
            <w:hideMark/>
          </w:tcPr>
          <w:p w14:paraId="6FD925E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6</w:t>
            </w:r>
          </w:p>
        </w:tc>
        <w:tc>
          <w:tcPr>
            <w:tcW w:w="1559" w:type="dxa"/>
            <w:noWrap/>
            <w:hideMark/>
          </w:tcPr>
          <w:p w14:paraId="788EF31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3</w:t>
            </w:r>
          </w:p>
        </w:tc>
        <w:tc>
          <w:tcPr>
            <w:tcW w:w="1559" w:type="dxa"/>
            <w:noWrap/>
            <w:hideMark/>
          </w:tcPr>
          <w:p w14:paraId="1F0FB43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388137C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41318D45" w14:textId="77777777" w:rsidTr="0002225C">
        <w:trPr>
          <w:trHeight w:val="258"/>
        </w:trPr>
        <w:tc>
          <w:tcPr>
            <w:tcW w:w="2835" w:type="dxa"/>
            <w:noWrap/>
            <w:hideMark/>
          </w:tcPr>
          <w:p w14:paraId="25D73A0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Haratoanga</w:t>
            </w:r>
            <w:proofErr w:type="spellEnd"/>
          </w:p>
        </w:tc>
        <w:tc>
          <w:tcPr>
            <w:tcW w:w="1560" w:type="dxa"/>
            <w:noWrap/>
            <w:hideMark/>
          </w:tcPr>
          <w:p w14:paraId="4CDA3E9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6BA0001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3</w:t>
            </w:r>
          </w:p>
        </w:tc>
        <w:tc>
          <w:tcPr>
            <w:tcW w:w="1559" w:type="dxa"/>
            <w:noWrap/>
            <w:hideMark/>
          </w:tcPr>
          <w:p w14:paraId="74307F5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39333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D2411C9" w14:textId="77777777" w:rsidTr="0002225C">
        <w:trPr>
          <w:trHeight w:val="258"/>
        </w:trPr>
        <w:tc>
          <w:tcPr>
            <w:tcW w:w="2835" w:type="dxa"/>
            <w:noWrap/>
            <w:hideMark/>
          </w:tcPr>
          <w:p w14:paraId="250576B8"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Kaitoke</w:t>
            </w:r>
            <w:proofErr w:type="spellEnd"/>
          </w:p>
        </w:tc>
        <w:tc>
          <w:tcPr>
            <w:tcW w:w="1560" w:type="dxa"/>
            <w:noWrap/>
            <w:hideMark/>
          </w:tcPr>
          <w:p w14:paraId="5DA844D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w:t>
            </w:r>
          </w:p>
        </w:tc>
        <w:tc>
          <w:tcPr>
            <w:tcW w:w="1559" w:type="dxa"/>
            <w:noWrap/>
            <w:hideMark/>
          </w:tcPr>
          <w:p w14:paraId="1B65B75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559" w:type="dxa"/>
            <w:noWrap/>
            <w:hideMark/>
          </w:tcPr>
          <w:p w14:paraId="28371FC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5CBF93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04D3CB02" w14:textId="77777777" w:rsidTr="0002225C">
        <w:trPr>
          <w:trHeight w:val="258"/>
        </w:trPr>
        <w:tc>
          <w:tcPr>
            <w:tcW w:w="2835" w:type="dxa"/>
            <w:noWrap/>
            <w:hideMark/>
          </w:tcPr>
          <w:p w14:paraId="4BCB3A50"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edlands</w:t>
            </w:r>
            <w:proofErr w:type="spellEnd"/>
          </w:p>
        </w:tc>
        <w:tc>
          <w:tcPr>
            <w:tcW w:w="1560" w:type="dxa"/>
            <w:noWrap/>
            <w:hideMark/>
          </w:tcPr>
          <w:p w14:paraId="4E88F74A"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4</w:t>
            </w:r>
          </w:p>
        </w:tc>
        <w:tc>
          <w:tcPr>
            <w:tcW w:w="1559" w:type="dxa"/>
            <w:noWrap/>
            <w:hideMark/>
          </w:tcPr>
          <w:p w14:paraId="77839EC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0F6E604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186F671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1DEEE94" w14:textId="77777777" w:rsidTr="0002225C">
        <w:trPr>
          <w:trHeight w:val="258"/>
        </w:trPr>
        <w:tc>
          <w:tcPr>
            <w:tcW w:w="2835" w:type="dxa"/>
            <w:noWrap/>
            <w:hideMark/>
          </w:tcPr>
          <w:p w14:paraId="4C1FCEC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otairehe</w:t>
            </w:r>
            <w:proofErr w:type="spellEnd"/>
          </w:p>
        </w:tc>
        <w:tc>
          <w:tcPr>
            <w:tcW w:w="1560" w:type="dxa"/>
            <w:noWrap/>
            <w:hideMark/>
          </w:tcPr>
          <w:p w14:paraId="7B4CE4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c>
          <w:tcPr>
            <w:tcW w:w="1559" w:type="dxa"/>
            <w:noWrap/>
            <w:hideMark/>
          </w:tcPr>
          <w:p w14:paraId="4FED19F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5609C1D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F5F30C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5DCE988" w14:textId="77777777" w:rsidTr="0002225C">
        <w:trPr>
          <w:trHeight w:val="258"/>
        </w:trPr>
        <w:tc>
          <w:tcPr>
            <w:tcW w:w="2835" w:type="dxa"/>
            <w:noWrap/>
            <w:hideMark/>
          </w:tcPr>
          <w:p w14:paraId="307364A8"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oto Kaikoura</w:t>
            </w:r>
          </w:p>
        </w:tc>
        <w:tc>
          <w:tcPr>
            <w:tcW w:w="1560" w:type="dxa"/>
            <w:noWrap/>
            <w:hideMark/>
          </w:tcPr>
          <w:p w14:paraId="55E9400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6</w:t>
            </w:r>
          </w:p>
        </w:tc>
        <w:tc>
          <w:tcPr>
            <w:tcW w:w="1559" w:type="dxa"/>
            <w:noWrap/>
            <w:hideMark/>
          </w:tcPr>
          <w:p w14:paraId="704ADCF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030C741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FCF117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r w:rsidR="0002225C" w:rsidRPr="00B706EE" w14:paraId="20738216" w14:textId="77777777" w:rsidTr="0002225C">
        <w:trPr>
          <w:trHeight w:val="258"/>
        </w:trPr>
        <w:tc>
          <w:tcPr>
            <w:tcW w:w="2835" w:type="dxa"/>
            <w:noWrap/>
            <w:hideMark/>
          </w:tcPr>
          <w:p w14:paraId="56F7C9D7"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t Young</w:t>
            </w:r>
          </w:p>
        </w:tc>
        <w:tc>
          <w:tcPr>
            <w:tcW w:w="1560" w:type="dxa"/>
            <w:noWrap/>
            <w:hideMark/>
          </w:tcPr>
          <w:p w14:paraId="7B07293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CC5740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7</w:t>
            </w:r>
          </w:p>
        </w:tc>
        <w:tc>
          <w:tcPr>
            <w:tcW w:w="1559" w:type="dxa"/>
            <w:noWrap/>
            <w:hideMark/>
          </w:tcPr>
          <w:p w14:paraId="1E01285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D75EF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8B0EB0F" w14:textId="77777777" w:rsidTr="0002225C">
        <w:trPr>
          <w:trHeight w:val="258"/>
        </w:trPr>
        <w:tc>
          <w:tcPr>
            <w:tcW w:w="2835" w:type="dxa"/>
            <w:noWrap/>
            <w:hideMark/>
          </w:tcPr>
          <w:p w14:paraId="0A5250A0"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Needle Rock</w:t>
            </w:r>
          </w:p>
        </w:tc>
        <w:tc>
          <w:tcPr>
            <w:tcW w:w="1560" w:type="dxa"/>
            <w:noWrap/>
            <w:hideMark/>
          </w:tcPr>
          <w:p w14:paraId="12EBBA4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857144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3FB2E99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DB876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22923E10" w14:textId="77777777" w:rsidTr="0002225C">
        <w:trPr>
          <w:trHeight w:val="258"/>
        </w:trPr>
        <w:tc>
          <w:tcPr>
            <w:tcW w:w="2835" w:type="dxa"/>
            <w:noWrap/>
            <w:hideMark/>
          </w:tcPr>
          <w:p w14:paraId="76367E9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iwi</w:t>
            </w:r>
            <w:proofErr w:type="spellEnd"/>
          </w:p>
        </w:tc>
        <w:tc>
          <w:tcPr>
            <w:tcW w:w="1560" w:type="dxa"/>
            <w:noWrap/>
            <w:hideMark/>
          </w:tcPr>
          <w:p w14:paraId="23A2F5B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3DB85FF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5</w:t>
            </w:r>
          </w:p>
        </w:tc>
        <w:tc>
          <w:tcPr>
            <w:tcW w:w="1559" w:type="dxa"/>
            <w:noWrap/>
            <w:hideMark/>
          </w:tcPr>
          <w:p w14:paraId="654575D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610" w:type="dxa"/>
            <w:noWrap/>
            <w:hideMark/>
          </w:tcPr>
          <w:p w14:paraId="34C5C7E4"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0</w:t>
            </w:r>
          </w:p>
        </w:tc>
      </w:tr>
      <w:tr w:rsidR="0002225C" w:rsidRPr="00B706EE" w14:paraId="18A25BBA" w14:textId="77777777" w:rsidTr="0002225C">
        <w:trPr>
          <w:trHeight w:val="258"/>
        </w:trPr>
        <w:tc>
          <w:tcPr>
            <w:tcW w:w="2835" w:type="dxa"/>
            <w:noWrap/>
            <w:hideMark/>
          </w:tcPr>
          <w:p w14:paraId="5F63A32F"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upu</w:t>
            </w:r>
            <w:proofErr w:type="spellEnd"/>
          </w:p>
        </w:tc>
        <w:tc>
          <w:tcPr>
            <w:tcW w:w="1560" w:type="dxa"/>
            <w:noWrap/>
            <w:hideMark/>
          </w:tcPr>
          <w:p w14:paraId="0C7824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7829C24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50F729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CABDF4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1AF3E9B" w14:textId="77777777" w:rsidTr="0002225C">
        <w:trPr>
          <w:trHeight w:val="258"/>
        </w:trPr>
        <w:tc>
          <w:tcPr>
            <w:tcW w:w="2835" w:type="dxa"/>
            <w:noWrap/>
            <w:hideMark/>
          </w:tcPr>
          <w:p w14:paraId="27A59E7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Rangitawhiri</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Tryphena</w:t>
            </w:r>
            <w:proofErr w:type="spellEnd"/>
          </w:p>
        </w:tc>
        <w:tc>
          <w:tcPr>
            <w:tcW w:w="1560" w:type="dxa"/>
            <w:noWrap/>
            <w:hideMark/>
          </w:tcPr>
          <w:p w14:paraId="17BC7E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1</w:t>
            </w:r>
          </w:p>
        </w:tc>
        <w:tc>
          <w:tcPr>
            <w:tcW w:w="1559" w:type="dxa"/>
            <w:noWrap/>
            <w:hideMark/>
          </w:tcPr>
          <w:p w14:paraId="3543C9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9</w:t>
            </w:r>
          </w:p>
        </w:tc>
        <w:tc>
          <w:tcPr>
            <w:tcW w:w="1559" w:type="dxa"/>
            <w:noWrap/>
            <w:hideMark/>
          </w:tcPr>
          <w:p w14:paraId="0497BC1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C180CC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61E23DB" w14:textId="77777777" w:rsidTr="0002225C">
        <w:trPr>
          <w:trHeight w:val="258"/>
        </w:trPr>
        <w:tc>
          <w:tcPr>
            <w:tcW w:w="2835" w:type="dxa"/>
            <w:noWrap/>
            <w:hideMark/>
          </w:tcPr>
          <w:p w14:paraId="4B019401"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Te</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Paparahi</w:t>
            </w:r>
            <w:proofErr w:type="spellEnd"/>
          </w:p>
        </w:tc>
        <w:tc>
          <w:tcPr>
            <w:tcW w:w="1560" w:type="dxa"/>
            <w:noWrap/>
            <w:hideMark/>
          </w:tcPr>
          <w:p w14:paraId="1697C01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6B0B7A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8</w:t>
            </w:r>
          </w:p>
        </w:tc>
        <w:tc>
          <w:tcPr>
            <w:tcW w:w="1559" w:type="dxa"/>
            <w:noWrap/>
            <w:hideMark/>
          </w:tcPr>
          <w:p w14:paraId="54833DB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9E3757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w:t>
            </w:r>
          </w:p>
        </w:tc>
      </w:tr>
      <w:tr w:rsidR="0002225C" w:rsidRPr="00B706EE" w14:paraId="6EF800E6" w14:textId="77777777" w:rsidTr="0002225C">
        <w:trPr>
          <w:trHeight w:val="258"/>
        </w:trPr>
        <w:tc>
          <w:tcPr>
            <w:tcW w:w="2835" w:type="dxa"/>
            <w:noWrap/>
            <w:hideMark/>
          </w:tcPr>
          <w:p w14:paraId="3D52694B"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indy Hill</w:t>
            </w:r>
          </w:p>
        </w:tc>
        <w:tc>
          <w:tcPr>
            <w:tcW w:w="1560" w:type="dxa"/>
            <w:noWrap/>
            <w:hideMark/>
          </w:tcPr>
          <w:p w14:paraId="1D9E28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4</w:t>
            </w:r>
          </w:p>
        </w:tc>
        <w:tc>
          <w:tcPr>
            <w:tcW w:w="1559" w:type="dxa"/>
            <w:noWrap/>
            <w:hideMark/>
          </w:tcPr>
          <w:p w14:paraId="57912AE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6</w:t>
            </w:r>
          </w:p>
        </w:tc>
        <w:tc>
          <w:tcPr>
            <w:tcW w:w="1559" w:type="dxa"/>
            <w:noWrap/>
            <w:hideMark/>
          </w:tcPr>
          <w:p w14:paraId="7727AA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7BB13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w:t>
            </w:r>
          </w:p>
        </w:tc>
      </w:tr>
      <w:tr w:rsidR="0002225C" w:rsidRPr="00B706EE" w14:paraId="4A6CE62C" w14:textId="77777777" w:rsidTr="0002225C">
        <w:trPr>
          <w:trHeight w:val="258"/>
        </w:trPr>
        <w:tc>
          <w:tcPr>
            <w:tcW w:w="2835" w:type="dxa"/>
            <w:noWrap/>
            <w:hideMark/>
          </w:tcPr>
          <w:p w14:paraId="3B47724A"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reck Bay</w:t>
            </w:r>
          </w:p>
        </w:tc>
        <w:tc>
          <w:tcPr>
            <w:tcW w:w="1560" w:type="dxa"/>
            <w:noWrap/>
            <w:hideMark/>
          </w:tcPr>
          <w:p w14:paraId="3EF848B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559" w:type="dxa"/>
            <w:noWrap/>
            <w:hideMark/>
          </w:tcPr>
          <w:p w14:paraId="560B5B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3</w:t>
            </w:r>
          </w:p>
        </w:tc>
        <w:tc>
          <w:tcPr>
            <w:tcW w:w="1559" w:type="dxa"/>
            <w:noWrap/>
            <w:hideMark/>
          </w:tcPr>
          <w:p w14:paraId="0CD2175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72D7588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65A35D1C" w14:textId="5D82BB70" w:rsidR="00504BC2" w:rsidRDefault="00526E43" w:rsidP="002E0BEC">
      <w:pPr>
        <w:pStyle w:val="Heading2"/>
      </w:pPr>
      <w:bookmarkStart w:id="25" w:name="_Toc75783403"/>
      <w:r>
        <w:lastRenderedPageBreak/>
        <w:t>3.4 – Site dissimilarity</w:t>
      </w:r>
      <w:bookmarkEnd w:id="25"/>
    </w:p>
    <w:p w14:paraId="1F0F0FFE" w14:textId="2B825C83" w:rsidR="00C0020E" w:rsidRDefault="00C551D1" w:rsidP="008F1D0B">
      <w:pPr>
        <w:tabs>
          <w:tab w:val="left" w:pos="1155"/>
        </w:tabs>
      </w:pPr>
      <w:r>
        <w:t>Three primary groups emerge from the cluster analysis.</w:t>
      </w:r>
      <w:r w:rsidR="00B17E1C">
        <w:t xml:space="preserve"> </w:t>
      </w:r>
      <w:r w:rsidR="00C0020E">
        <w:t>Two of the most diverse sites</w:t>
      </w:r>
      <w:r w:rsidR="00C420C1">
        <w:t xml:space="preserve"> (</w:t>
      </w:r>
      <w:r w:rsidR="00FC3A1E">
        <w:t>Figure 1 B and Table 1</w:t>
      </w:r>
      <w:r w:rsidR="00C420C1">
        <w:t>)</w:t>
      </w:r>
      <w:r w:rsidR="00C0020E">
        <w:t xml:space="preserve">, </w:t>
      </w:r>
      <w:proofErr w:type="spellStart"/>
      <w:r w:rsidR="00C0020E">
        <w:t>Medlands</w:t>
      </w:r>
      <w:proofErr w:type="spellEnd"/>
      <w:r w:rsidR="00C0020E">
        <w:t xml:space="preserve"> and </w:t>
      </w:r>
      <w:proofErr w:type="spellStart"/>
      <w:r w:rsidR="00C0020E">
        <w:t>Kaitoke</w:t>
      </w:r>
      <w:proofErr w:type="spellEnd"/>
      <w:r w:rsidR="00CF12DB">
        <w:t>,</w:t>
      </w:r>
      <w:r w:rsidR="006E567E">
        <w:t xml:space="preserve"> are </w:t>
      </w:r>
      <w:r w:rsidR="00333F11">
        <w:t>clustered apart from the other sites</w:t>
      </w:r>
      <w:r w:rsidR="008C6EA0">
        <w:t xml:space="preserve"> (Figure</w:t>
      </w:r>
      <w:r w:rsidR="00FC3A1E">
        <w:t xml:space="preserve"> 5</w:t>
      </w:r>
      <w:r w:rsidR="001362D9">
        <w:t>; red branches</w:t>
      </w:r>
      <w:r w:rsidR="008C6EA0">
        <w:t>)</w:t>
      </w:r>
      <w:r w:rsidR="006E567E">
        <w:t>.</w:t>
      </w:r>
      <w:r w:rsidR="00727876">
        <w:t xml:space="preserve"> </w:t>
      </w:r>
      <w:proofErr w:type="spellStart"/>
      <w:r w:rsidR="00727876">
        <w:t>Awana</w:t>
      </w:r>
      <w:proofErr w:type="spellEnd"/>
      <w:r w:rsidR="00727876">
        <w:t xml:space="preserve"> forms its own cluster</w:t>
      </w:r>
      <w:r w:rsidR="001362D9">
        <w:t xml:space="preserve"> (green branch)</w:t>
      </w:r>
      <w:r w:rsidR="00727876">
        <w:t xml:space="preserve"> but is related to </w:t>
      </w:r>
      <w:proofErr w:type="spellStart"/>
      <w:r w:rsidR="00727876">
        <w:t>Okupu</w:t>
      </w:r>
      <w:proofErr w:type="spellEnd"/>
      <w:r w:rsidR="00727876">
        <w:t xml:space="preserve"> </w:t>
      </w:r>
      <w:proofErr w:type="spellStart"/>
      <w:r w:rsidR="00727876">
        <w:t>Okiwi</w:t>
      </w:r>
      <w:proofErr w:type="spellEnd"/>
      <w:r w:rsidR="00727876">
        <w:t xml:space="preserve"> and </w:t>
      </w:r>
      <w:proofErr w:type="spellStart"/>
      <w:r w:rsidR="00727876">
        <w:t>Rangitawhiri</w:t>
      </w:r>
      <w:proofErr w:type="spellEnd"/>
      <w:r w:rsidR="00727876">
        <w:t xml:space="preserve"> </w:t>
      </w:r>
      <w:proofErr w:type="spellStart"/>
      <w:r w:rsidR="00727876">
        <w:t>Tryphena</w:t>
      </w:r>
      <w:proofErr w:type="spellEnd"/>
      <w:r w:rsidR="00857072">
        <w:t xml:space="preserve"> (alternative clustering methods group </w:t>
      </w:r>
      <w:proofErr w:type="spellStart"/>
      <w:r w:rsidR="00857072">
        <w:t>Awana</w:t>
      </w:r>
      <w:proofErr w:type="spellEnd"/>
      <w:r w:rsidR="00857072">
        <w:t xml:space="preserve"> with </w:t>
      </w:r>
      <w:proofErr w:type="spellStart"/>
      <w:r w:rsidR="00857072">
        <w:t>Okupu</w:t>
      </w:r>
      <w:proofErr w:type="spellEnd"/>
      <w:r w:rsidR="00857072">
        <w:t xml:space="preserve"> and </w:t>
      </w:r>
      <w:proofErr w:type="spellStart"/>
      <w:r w:rsidR="00857072">
        <w:t>Okiwi</w:t>
      </w:r>
      <w:proofErr w:type="spellEnd"/>
      <w:r w:rsidR="00857072">
        <w:t>)</w:t>
      </w:r>
      <w:r w:rsidR="004D6FF4">
        <w:t>.</w:t>
      </w:r>
      <w:r w:rsidR="008C6EA0">
        <w:t xml:space="preserve"> All other sites</w:t>
      </w:r>
      <w:r w:rsidR="00A1223C">
        <w:t xml:space="preserve"> form </w:t>
      </w:r>
      <w:r w:rsidR="0043327B">
        <w:t xml:space="preserve">a large cluster </w:t>
      </w:r>
      <w:r w:rsidR="00706CC4">
        <w:t>indicating that the</w:t>
      </w:r>
      <w:r w:rsidR="000F6902">
        <w:t xml:space="preserve">y are similar in species composition. Moto Kaikoura, the second most diverse site, is included in the large cluster </w:t>
      </w:r>
      <w:r w:rsidR="00580323">
        <w:t xml:space="preserve">rather than with </w:t>
      </w:r>
      <w:proofErr w:type="spellStart"/>
      <w:r w:rsidR="00580323">
        <w:t>Medlands</w:t>
      </w:r>
      <w:proofErr w:type="spellEnd"/>
      <w:r w:rsidR="00580323">
        <w:t xml:space="preserve"> and </w:t>
      </w:r>
      <w:proofErr w:type="spellStart"/>
      <w:r w:rsidR="00580323">
        <w:t>Kaitoke</w:t>
      </w:r>
      <w:proofErr w:type="spellEnd"/>
      <w:r w:rsidR="00580323">
        <w:t xml:space="preserve"> (the first and third most diverse sites</w:t>
      </w:r>
      <w:r w:rsidR="00E03471">
        <w:t>,</w:t>
      </w:r>
      <w:r w:rsidR="00580323">
        <w:t xml:space="preserve"> </w:t>
      </w:r>
      <w:commentRangeStart w:id="26"/>
      <w:r w:rsidR="00580323">
        <w:t>respectively</w:t>
      </w:r>
      <w:commentRangeEnd w:id="26"/>
      <w:r w:rsidR="006E670A">
        <w:rPr>
          <w:rStyle w:val="CommentReference"/>
        </w:rPr>
        <w:commentReference w:id="26"/>
      </w:r>
      <w:r w:rsidR="00580323">
        <w:t>).</w:t>
      </w:r>
    </w:p>
    <w:p w14:paraId="0AEE9D3D" w14:textId="77777777" w:rsidR="008C6EA0" w:rsidRDefault="00D20ADD" w:rsidP="008C6EA0">
      <w:pPr>
        <w:keepNext/>
      </w:pPr>
      <w:r>
        <w:rPr>
          <w:noProof/>
        </w:rPr>
        <w:drawing>
          <wp:inline distT="0" distB="0" distL="0" distR="0" wp14:anchorId="2BD7E818" wp14:editId="3814EC99">
            <wp:extent cx="5486400" cy="548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23D56385"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64550D">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38306CC7" w14:textId="77777777" w:rsidR="00D64386" w:rsidRDefault="00D64386">
      <w:pPr>
        <w:rPr>
          <w:rFonts w:asciiTheme="majorHAnsi" w:eastAsiaTheme="majorEastAsia" w:hAnsiTheme="majorHAnsi" w:cstheme="majorBidi"/>
          <w:color w:val="262626" w:themeColor="text1" w:themeTint="D9"/>
          <w:sz w:val="32"/>
          <w:szCs w:val="32"/>
        </w:rPr>
      </w:pPr>
      <w:r>
        <w:br w:type="page"/>
      </w:r>
    </w:p>
    <w:p w14:paraId="78C0BE78" w14:textId="2C494A1B" w:rsidR="00526E43" w:rsidRDefault="00FC3231" w:rsidP="00D64386">
      <w:pPr>
        <w:pStyle w:val="Heading1"/>
      </w:pPr>
      <w:bookmarkStart w:id="27" w:name="_Toc75783404"/>
      <w:r>
        <w:lastRenderedPageBreak/>
        <w:t>4</w:t>
      </w:r>
      <w:r w:rsidR="00D64386">
        <w:t xml:space="preserve"> – </w:t>
      </w:r>
      <w:r w:rsidR="00382DFE">
        <w:t>Discussion</w:t>
      </w:r>
      <w:bookmarkEnd w:id="27"/>
    </w:p>
    <w:p w14:paraId="64B68648" w14:textId="4E6E19FE" w:rsidR="00662B9E" w:rsidRDefault="0014182F" w:rsidP="00094042">
      <w:commentRangeStart w:id="28"/>
      <w:r>
        <w:t xml:space="preserve">The </w:t>
      </w:r>
      <w:commentRangeEnd w:id="28"/>
      <w:r w:rsidR="00D51100">
        <w:rPr>
          <w:rStyle w:val="CommentReference"/>
        </w:rPr>
        <w:commentReference w:id="28"/>
      </w:r>
      <w:r>
        <w:t xml:space="preserve">bird count data were analysed for the primary, island-wide patterns of abundance; site-specific patterns of abundance, richness, and diversity; and site dissimilarity. </w:t>
      </w:r>
      <w:r w:rsidR="00D51100">
        <w:t>Analysis of t</w:t>
      </w:r>
      <w:r>
        <w:t xml:space="preserve">he aggregated data </w:t>
      </w:r>
      <w:r w:rsidRPr="00D51100">
        <w:t>show</w:t>
      </w:r>
      <w:r w:rsidR="00D51100" w:rsidRPr="00D51100">
        <w:t>s</w:t>
      </w:r>
      <w:r w:rsidRPr="00D51100">
        <w:t xml:space="preserve"> </w:t>
      </w:r>
      <w:r>
        <w:t xml:space="preserve">the most abundant species on Aotea to be the </w:t>
      </w:r>
      <w:proofErr w:type="spellStart"/>
      <w:r w:rsidR="00C10225">
        <w:t>Kākā</w:t>
      </w:r>
      <w:proofErr w:type="spellEnd"/>
      <w:r>
        <w:t xml:space="preserve">, </w:t>
      </w:r>
      <w:proofErr w:type="spellStart"/>
      <w:r w:rsidR="00C10225">
        <w:t>Tūī</w:t>
      </w:r>
      <w:proofErr w:type="spellEnd"/>
      <w:r>
        <w:t>, Grey warbler, Kingfisher and Fantail (Figure 2). Of course, bird species are not uniformly distributed across the island.</w:t>
      </w:r>
      <w:r w:rsidR="00662B9E">
        <w:t xml:space="preserve"> For example,</w:t>
      </w:r>
      <w:r>
        <w:t xml:space="preserve"> </w:t>
      </w:r>
      <w:proofErr w:type="spellStart"/>
      <w:r>
        <w:rPr>
          <w:rFonts w:ascii="Calibri" w:eastAsia="Times New Roman" w:hAnsi="Calibri" w:cs="Times New Roman"/>
          <w:color w:val="000000"/>
          <w:lang w:eastAsia="en-NZ"/>
        </w:rPr>
        <w:t>Kaitoke</w:t>
      </w:r>
      <w:proofErr w:type="spellEnd"/>
      <w:r>
        <w:rPr>
          <w:rFonts w:ascii="Calibri" w:eastAsia="Times New Roman" w:hAnsi="Calibri" w:cs="Times New Roman"/>
          <w:color w:val="000000"/>
          <w:lang w:eastAsia="en-NZ"/>
        </w:rPr>
        <w:t xml:space="preserve"> had few </w:t>
      </w:r>
      <w:r w:rsidR="00662B9E">
        <w:rPr>
          <w:rFonts w:ascii="Calibri" w:eastAsia="Times New Roman" w:hAnsi="Calibri" w:cs="Times New Roman"/>
          <w:color w:val="000000"/>
          <w:lang w:eastAsia="en-NZ"/>
        </w:rPr>
        <w:t>records</w:t>
      </w:r>
      <w:r>
        <w:rPr>
          <w:rFonts w:ascii="Calibri" w:eastAsia="Times New Roman" w:hAnsi="Calibri" w:cs="Times New Roman"/>
          <w:color w:val="000000"/>
          <w:lang w:eastAsia="en-NZ"/>
        </w:rPr>
        <w:t xml:space="preserve"> of </w:t>
      </w:r>
      <w:proofErr w:type="spellStart"/>
      <w:r w:rsidR="00C10225">
        <w:rPr>
          <w:rFonts w:ascii="Calibri" w:eastAsia="Times New Roman" w:hAnsi="Calibri" w:cs="Times New Roman"/>
          <w:color w:val="000000"/>
          <w:lang w:eastAsia="en-NZ"/>
        </w:rPr>
        <w:t>tūī</w:t>
      </w:r>
      <w:proofErr w:type="spellEnd"/>
      <w:r>
        <w:rPr>
          <w:rFonts w:ascii="Calibri" w:eastAsia="Times New Roman" w:hAnsi="Calibri" w:cs="Times New Roman"/>
          <w:color w:val="000000"/>
          <w:lang w:eastAsia="en-NZ"/>
        </w:rPr>
        <w:t xml:space="preserve">, and none of </w:t>
      </w:r>
      <w:proofErr w:type="spellStart"/>
      <w:r w:rsidR="00C10225">
        <w:rPr>
          <w:rFonts w:ascii="Calibri" w:eastAsia="Times New Roman" w:hAnsi="Calibri" w:cs="Times New Roman"/>
          <w:color w:val="000000"/>
          <w:lang w:eastAsia="en-NZ"/>
        </w:rPr>
        <w:t>kākā</w:t>
      </w:r>
      <w:proofErr w:type="spellEnd"/>
      <w:r>
        <w:rPr>
          <w:rFonts w:ascii="Calibri" w:eastAsia="Times New Roman" w:hAnsi="Calibri" w:cs="Times New Roman"/>
          <w:color w:val="000000"/>
          <w:lang w:eastAsia="en-NZ"/>
        </w:rPr>
        <w:t xml:space="preserve">, and the only observations of </w:t>
      </w:r>
      <w:proofErr w:type="spellStart"/>
      <w:r w:rsidR="00C10225">
        <w:rPr>
          <w:rFonts w:ascii="Calibri" w:eastAsia="Times New Roman" w:hAnsi="Calibri" w:cs="Times New Roman"/>
          <w:color w:val="000000"/>
          <w:lang w:eastAsia="en-NZ"/>
        </w:rPr>
        <w:t>kākāriki</w:t>
      </w:r>
      <w:proofErr w:type="spellEnd"/>
      <w:r>
        <w:rPr>
          <w:rFonts w:ascii="Calibri" w:eastAsia="Times New Roman" w:hAnsi="Calibri" w:cs="Times New Roman"/>
          <w:color w:val="000000"/>
          <w:lang w:eastAsia="en-NZ"/>
        </w:rPr>
        <w:t xml:space="preserve"> were at </w:t>
      </w:r>
      <w:proofErr w:type="spellStart"/>
      <w:r>
        <w:rPr>
          <w:rFonts w:ascii="Calibri" w:eastAsia="Times New Roman" w:hAnsi="Calibri" w:cs="Times New Roman"/>
          <w:color w:val="000000"/>
          <w:lang w:eastAsia="en-NZ"/>
        </w:rPr>
        <w:t>Okiwi</w:t>
      </w:r>
      <w:proofErr w:type="spellEnd"/>
      <w:r>
        <w:rPr>
          <w:rFonts w:ascii="Calibri" w:eastAsia="Times New Roman" w:hAnsi="Calibri" w:cs="Times New Roman"/>
          <w:color w:val="000000"/>
          <w:lang w:eastAsia="en-NZ"/>
        </w:rPr>
        <w:t xml:space="preserve">. </w:t>
      </w:r>
      <w:proofErr w:type="spellStart"/>
      <w:r>
        <w:rPr>
          <w:rFonts w:ascii="Calibri" w:eastAsia="Times New Roman" w:hAnsi="Calibri" w:cs="Times New Roman"/>
          <w:color w:val="000000"/>
          <w:lang w:eastAsia="en-NZ"/>
        </w:rPr>
        <w:t>The</w:t>
      </w:r>
      <w:proofErr w:type="spellEnd"/>
      <w:r>
        <w:rPr>
          <w:rFonts w:ascii="Calibri" w:eastAsia="Times New Roman" w:hAnsi="Calibri" w:cs="Times New Roman"/>
          <w:color w:val="000000"/>
          <w:lang w:eastAsia="en-NZ"/>
        </w:rPr>
        <w:t xml:space="preserve"> hierarchical cluster analysis </w:t>
      </w:r>
      <w:r w:rsidR="00662B9E">
        <w:rPr>
          <w:rFonts w:ascii="Calibri" w:eastAsia="Times New Roman" w:hAnsi="Calibri" w:cs="Times New Roman"/>
          <w:color w:val="000000"/>
          <w:lang w:eastAsia="en-NZ"/>
        </w:rPr>
        <w:t>assesses</w:t>
      </w:r>
      <w:r>
        <w:rPr>
          <w:rFonts w:ascii="Calibri" w:eastAsia="Times New Roman" w:hAnsi="Calibri" w:cs="Times New Roman"/>
          <w:color w:val="000000"/>
          <w:lang w:eastAsia="en-NZ"/>
        </w:rPr>
        <w:t xml:space="preserve"> the differences in species composition among the sites. Not surprisingly, the sites tend to cluster according to their habitat type.</w:t>
      </w:r>
      <w:r w:rsidR="00662B9E">
        <w:rPr>
          <w:rFonts w:ascii="Calibri" w:eastAsia="Times New Roman" w:hAnsi="Calibri" w:cs="Times New Roman"/>
          <w:color w:val="000000"/>
          <w:lang w:eastAsia="en-NZ"/>
        </w:rPr>
        <w:t xml:space="preserve"> </w:t>
      </w:r>
      <w:proofErr w:type="spellStart"/>
      <w:r w:rsidR="00662B9E">
        <w:rPr>
          <w:rFonts w:ascii="Calibri" w:eastAsia="Times New Roman" w:hAnsi="Calibri" w:cs="Times New Roman"/>
          <w:color w:val="000000"/>
          <w:lang w:eastAsia="en-NZ"/>
        </w:rPr>
        <w:t>Kaitoke</w:t>
      </w:r>
      <w:proofErr w:type="spellEnd"/>
      <w:r w:rsidR="00662B9E">
        <w:rPr>
          <w:rFonts w:ascii="Calibri" w:eastAsia="Times New Roman" w:hAnsi="Calibri" w:cs="Times New Roman"/>
          <w:color w:val="000000"/>
          <w:lang w:eastAsia="en-NZ"/>
        </w:rPr>
        <w:t xml:space="preserve"> is a wetland habitat, hence the lack of bush birds like the </w:t>
      </w:r>
      <w:proofErr w:type="spellStart"/>
      <w:r w:rsidR="00C10225">
        <w:rPr>
          <w:rFonts w:ascii="Calibri" w:eastAsia="Times New Roman" w:hAnsi="Calibri" w:cs="Times New Roman"/>
          <w:lang w:eastAsia="en-NZ"/>
        </w:rPr>
        <w:t>kākā</w:t>
      </w:r>
      <w:proofErr w:type="spellEnd"/>
      <w:r w:rsidR="00662B9E" w:rsidRPr="00662B9E">
        <w:rPr>
          <w:rFonts w:ascii="Calibri" w:eastAsia="Times New Roman" w:hAnsi="Calibri" w:cs="Times New Roman"/>
          <w:lang w:eastAsia="en-NZ"/>
        </w:rPr>
        <w:t xml:space="preserve"> and </w:t>
      </w:r>
      <w:proofErr w:type="spellStart"/>
      <w:r w:rsidR="00C10225">
        <w:rPr>
          <w:rFonts w:ascii="Calibri" w:eastAsia="Times New Roman" w:hAnsi="Calibri" w:cs="Times New Roman"/>
          <w:lang w:eastAsia="en-NZ"/>
        </w:rPr>
        <w:t>tūī</w:t>
      </w:r>
      <w:proofErr w:type="spellEnd"/>
      <w:r w:rsidR="00662B9E">
        <w:rPr>
          <w:rFonts w:ascii="Calibri" w:eastAsia="Times New Roman" w:hAnsi="Calibri" w:cs="Times New Roman"/>
          <w:lang w:eastAsia="en-NZ"/>
        </w:rPr>
        <w:t>,</w:t>
      </w:r>
      <w:r w:rsidR="00662B9E" w:rsidRPr="00662B9E">
        <w:rPr>
          <w:rFonts w:ascii="Calibri" w:eastAsia="Times New Roman" w:hAnsi="Calibri" w:cs="Times New Roman"/>
          <w:lang w:eastAsia="en-NZ"/>
        </w:rPr>
        <w:t xml:space="preserve"> and high counts of </w:t>
      </w:r>
      <w:proofErr w:type="spellStart"/>
      <w:r w:rsidR="00C10225">
        <w:rPr>
          <w:rFonts w:ascii="Calibri" w:eastAsia="Times New Roman" w:hAnsi="Calibri" w:cs="Times New Roman"/>
          <w:lang w:eastAsia="en-NZ"/>
        </w:rPr>
        <w:t>pūkeko</w:t>
      </w:r>
      <w:proofErr w:type="spellEnd"/>
      <w:r w:rsidR="00662B9E" w:rsidRPr="00662B9E">
        <w:rPr>
          <w:rFonts w:ascii="Calibri" w:eastAsia="Times New Roman" w:hAnsi="Calibri" w:cs="Times New Roman"/>
          <w:lang w:eastAsia="en-NZ"/>
        </w:rPr>
        <w:t xml:space="preserve">, swallows and kingfishers </w:t>
      </w:r>
      <w:r w:rsidR="00662B9E" w:rsidRPr="00662B9E">
        <w:rPr>
          <w:rFonts w:ascii="Calibri" w:eastAsia="Times New Roman" w:hAnsi="Calibri" w:cs="Times New Roman"/>
          <w:lang w:eastAsia="en-NZ"/>
        </w:rPr>
        <w:fldChar w:fldCharType="begin"/>
      </w:r>
      <w:r w:rsidR="00662B9E" w:rsidRPr="00662B9E">
        <w:rPr>
          <w:rFonts w:ascii="Calibri" w:eastAsia="Times New Roman" w:hAnsi="Calibri" w:cs="Times New Roman"/>
          <w:lang w:eastAsia="en-NZ"/>
        </w:rPr>
        <w:instrText xml:space="preserve"> ADDIN ZOTERO_ITEM CSL_CITATION {"citationID":"f2dgx1Vv","properties":{"formattedCitation":"(Anderson, 2003)","plainCitation":"(Anderson, 2003)","noteIndex":0},"citationItems":[{"id":809,"uris":["http://zotero.org/users/local/z7VYnidG/items/XBZEVKMX"],"uri":["http://zotero.org/users/local/z7VYnidG/items/XBZEVKMX"],"itemData":{"id":809,"type":"article-journal","container-title":"Notornis","issue":"4","page":"201-209","title":"The bird community of Kaitoke wetland, Great Barrier Island","volume":"50","author":[{"family":"Anderson","given":"Sandra"}],"issued":{"date-parts":[["2003"]]}}}],"schema":"https://github.com/citation-style-language/schema/raw/master/csl-citation.json"} </w:instrText>
      </w:r>
      <w:r w:rsidR="00662B9E" w:rsidRPr="00662B9E">
        <w:rPr>
          <w:rFonts w:ascii="Calibri" w:eastAsia="Times New Roman" w:hAnsi="Calibri" w:cs="Times New Roman"/>
          <w:lang w:eastAsia="en-NZ"/>
        </w:rPr>
        <w:fldChar w:fldCharType="separate"/>
      </w:r>
      <w:r w:rsidR="00662B9E" w:rsidRPr="00662B9E">
        <w:rPr>
          <w:rFonts w:ascii="Calibri" w:hAnsi="Calibri" w:cs="Calibri"/>
        </w:rPr>
        <w:t>(Anderson, 2003)</w:t>
      </w:r>
      <w:r w:rsidR="00662B9E" w:rsidRPr="00662B9E">
        <w:rPr>
          <w:rFonts w:ascii="Calibri" w:eastAsia="Times New Roman" w:hAnsi="Calibri" w:cs="Times New Roman"/>
          <w:lang w:eastAsia="en-NZ"/>
        </w:rPr>
        <w:fldChar w:fldCharType="end"/>
      </w:r>
      <w:r w:rsidR="00662B9E" w:rsidRPr="00662B9E">
        <w:rPr>
          <w:rFonts w:ascii="Calibri" w:eastAsia="Times New Roman" w:hAnsi="Calibri" w:cs="Times New Roman"/>
          <w:lang w:eastAsia="en-NZ"/>
        </w:rPr>
        <w:t xml:space="preserve">. The </w:t>
      </w:r>
      <w:proofErr w:type="spellStart"/>
      <w:r w:rsidR="00662B9E" w:rsidRPr="00662B9E">
        <w:rPr>
          <w:rFonts w:ascii="Calibri" w:eastAsia="Times New Roman" w:hAnsi="Calibri" w:cs="Times New Roman"/>
          <w:lang w:eastAsia="en-NZ"/>
        </w:rPr>
        <w:t>Awana</w:t>
      </w:r>
      <w:proofErr w:type="spellEnd"/>
      <w:r w:rsidR="00662B9E" w:rsidRPr="00662B9E">
        <w:rPr>
          <w:rFonts w:ascii="Calibri" w:eastAsia="Times New Roman" w:hAnsi="Calibri" w:cs="Times New Roman"/>
          <w:lang w:eastAsia="en-NZ"/>
        </w:rPr>
        <w:t xml:space="preserve"> site that forms a single unit in the cluster analysis</w:t>
      </w:r>
      <w:r w:rsidR="00662B9E">
        <w:rPr>
          <w:rFonts w:ascii="Calibri" w:eastAsia="Times New Roman" w:hAnsi="Calibri" w:cs="Times New Roman"/>
          <w:lang w:eastAsia="en-NZ"/>
        </w:rPr>
        <w:t xml:space="preserve"> (Figure 5, green branch)</w:t>
      </w:r>
      <w:r w:rsidR="00662B9E" w:rsidRPr="00662B9E">
        <w:rPr>
          <w:rFonts w:ascii="Calibri" w:eastAsia="Times New Roman" w:hAnsi="Calibri" w:cs="Times New Roman"/>
          <w:lang w:eastAsia="en-NZ"/>
        </w:rPr>
        <w:t xml:space="preserve"> </w:t>
      </w:r>
      <w:r w:rsidR="00662B9E">
        <w:rPr>
          <w:rFonts w:ascii="Calibri" w:eastAsia="Times New Roman" w:hAnsi="Calibri" w:cs="Times New Roman"/>
          <w:lang w:eastAsia="en-NZ"/>
        </w:rPr>
        <w:t>was cleared in the early 20</w:t>
      </w:r>
      <w:r w:rsidR="00662B9E" w:rsidRPr="00662B9E">
        <w:rPr>
          <w:rFonts w:ascii="Calibri" w:eastAsia="Times New Roman" w:hAnsi="Calibri" w:cs="Times New Roman"/>
          <w:vertAlign w:val="superscript"/>
          <w:lang w:eastAsia="en-NZ"/>
        </w:rPr>
        <w:t>th</w:t>
      </w:r>
      <w:r w:rsidR="00662B9E">
        <w:rPr>
          <w:rFonts w:ascii="Calibri" w:eastAsia="Times New Roman" w:hAnsi="Calibri" w:cs="Times New Roman"/>
          <w:lang w:eastAsia="en-NZ"/>
        </w:rPr>
        <w:t xml:space="preserve"> century for farming and underwent annual controlled burning until about 1940. </w:t>
      </w:r>
      <w:proofErr w:type="spellStart"/>
      <w:r w:rsidR="00662B9E">
        <w:rPr>
          <w:rFonts w:ascii="Calibri" w:eastAsia="Times New Roman" w:hAnsi="Calibri" w:cs="Times New Roman"/>
          <w:lang w:eastAsia="en-NZ"/>
        </w:rPr>
        <w:t>Awana</w:t>
      </w:r>
      <w:proofErr w:type="spellEnd"/>
      <w:r w:rsidR="00662B9E">
        <w:rPr>
          <w:rFonts w:ascii="Calibri" w:eastAsia="Times New Roman" w:hAnsi="Calibri" w:cs="Times New Roman"/>
          <w:lang w:eastAsia="en-NZ"/>
        </w:rPr>
        <w:t xml:space="preserve"> now </w:t>
      </w:r>
      <w:r w:rsidR="00662B9E" w:rsidRPr="00662B9E">
        <w:rPr>
          <w:rFonts w:ascii="Calibri" w:eastAsia="Times New Roman" w:hAnsi="Calibri" w:cs="Times New Roman"/>
          <w:lang w:eastAsia="en-NZ"/>
        </w:rPr>
        <w:t>comprises</w:t>
      </w:r>
      <w:r w:rsidR="00662B9E">
        <w:rPr>
          <w:rFonts w:ascii="Calibri" w:eastAsia="Times New Roman" w:hAnsi="Calibri" w:cs="Times New Roman"/>
          <w:lang w:eastAsia="en-NZ"/>
        </w:rPr>
        <w:t xml:space="preserve"> mainly of</w:t>
      </w:r>
      <w:r w:rsidR="00662B9E" w:rsidRPr="00662B9E">
        <w:rPr>
          <w:rFonts w:ascii="Calibri" w:eastAsia="Times New Roman" w:hAnsi="Calibri" w:cs="Times New Roman"/>
          <w:lang w:eastAsia="en-NZ"/>
        </w:rPr>
        <w:t xml:space="preserve"> </w:t>
      </w:r>
      <w:proofErr w:type="spellStart"/>
      <w:r w:rsidR="00662B9E" w:rsidRPr="00662B9E">
        <w:t>mānuka</w:t>
      </w:r>
      <w:proofErr w:type="spellEnd"/>
      <w:r w:rsidR="00662B9E" w:rsidRPr="00662B9E">
        <w:t>–</w:t>
      </w:r>
      <w:proofErr w:type="spellStart"/>
      <w:r w:rsidR="00662B9E" w:rsidRPr="00662B9E">
        <w:t>kānuka</w:t>
      </w:r>
      <w:proofErr w:type="spellEnd"/>
      <w:r w:rsidR="00662B9E" w:rsidRPr="00662B9E">
        <w:t xml:space="preserve"> scrubland</w:t>
      </w:r>
      <w:r w:rsidR="00662B9E">
        <w:t xml:space="preserve"> with some exotic species such as pine </w:t>
      </w:r>
      <w:r w:rsidR="00662B9E">
        <w:fldChar w:fldCharType="begin"/>
      </w:r>
      <w:r w:rsidR="00662B9E">
        <w:instrText xml:space="preserve"> ADDIN ZOTERO_ITEM CSL_CITATION {"citationID":"vdZEh9c3","properties":{"formattedCitation":"(Perry 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662B9E">
        <w:fldChar w:fldCharType="separate"/>
      </w:r>
      <w:r w:rsidR="00662B9E" w:rsidRPr="00662B9E">
        <w:rPr>
          <w:rFonts w:ascii="Calibri" w:hAnsi="Calibri" w:cs="Calibri"/>
        </w:rPr>
        <w:t>(Perry et al., 2010)</w:t>
      </w:r>
      <w:r w:rsidR="00662B9E">
        <w:fldChar w:fldCharType="end"/>
      </w:r>
      <w:r w:rsidR="00662B9E">
        <w:t xml:space="preserve">. </w:t>
      </w:r>
      <w:proofErr w:type="spellStart"/>
      <w:r w:rsidR="00662B9E">
        <w:t>Awana</w:t>
      </w:r>
      <w:proofErr w:type="spellEnd"/>
      <w:r w:rsidR="00662B9E">
        <w:t xml:space="preserve"> has a relatively low diversity (Table 1) dominated by </w:t>
      </w:r>
      <w:proofErr w:type="spellStart"/>
      <w:r w:rsidR="00C10225">
        <w:t>tūī</w:t>
      </w:r>
      <w:proofErr w:type="spellEnd"/>
      <w:r w:rsidR="00662B9E">
        <w:t xml:space="preserve">, kingfishers, and </w:t>
      </w:r>
      <w:proofErr w:type="spellStart"/>
      <w:r w:rsidR="00C10225">
        <w:t>kākā</w:t>
      </w:r>
      <w:proofErr w:type="spellEnd"/>
      <w:r w:rsidR="00662B9E">
        <w:t xml:space="preserve"> observations. All the other sites were more similar in their species composition to each other (Figure 5).  </w:t>
      </w:r>
    </w:p>
    <w:p w14:paraId="483D5B80" w14:textId="77777777" w:rsidR="00662B9E" w:rsidRDefault="00662B9E" w:rsidP="00094042"/>
    <w:p w14:paraId="491CBA24" w14:textId="673D7119" w:rsidR="00662B9E" w:rsidRPr="00662B9E" w:rsidRDefault="00662B9E" w:rsidP="00662B9E">
      <w:pPr>
        <w:rPr>
          <w:rFonts w:ascii="Calibri" w:eastAsia="Times New Roman" w:hAnsi="Calibri" w:cs="Times New Roman"/>
          <w:color w:val="000000"/>
          <w:lang w:eastAsia="en-NZ"/>
        </w:rPr>
      </w:pPr>
      <w:r>
        <w:t xml:space="preserve">Of the four target species, </w:t>
      </w:r>
      <w:proofErr w:type="spellStart"/>
      <w:r w:rsidR="00C10225">
        <w:t>tūī</w:t>
      </w:r>
      <w:proofErr w:type="spellEnd"/>
      <w:r>
        <w:t xml:space="preserve"> and </w:t>
      </w:r>
      <w:proofErr w:type="spellStart"/>
      <w:r w:rsidR="00C10225">
        <w:t>kākā</w:t>
      </w:r>
      <w:proofErr w:type="spellEnd"/>
      <w:r>
        <w:t xml:space="preserve"> were common in all the sites of the large cluster identified by the cluster analysis (Figure 5, blue branches). Although present at most sites, lower counts of kereru were recorded across the island, with the most observations at </w:t>
      </w:r>
      <w:r w:rsidRPr="00B706EE">
        <w:rPr>
          <w:rFonts w:ascii="Calibri" w:eastAsia="Times New Roman" w:hAnsi="Calibri" w:cs="Times New Roman"/>
          <w:color w:val="000000"/>
          <w:lang w:eastAsia="en-NZ"/>
        </w:rPr>
        <w:t>Mt Young</w:t>
      </w:r>
      <w:r>
        <w:rPr>
          <w:rFonts w:ascii="Calibri" w:eastAsia="Times New Roman" w:hAnsi="Calibri" w:cs="Times New Roman"/>
          <w:color w:val="000000"/>
          <w:lang w:eastAsia="en-NZ"/>
        </w:rPr>
        <w:t xml:space="preserve">, </w:t>
      </w:r>
      <w:r w:rsidRPr="00B706EE">
        <w:rPr>
          <w:rFonts w:ascii="Calibri" w:eastAsia="Times New Roman" w:hAnsi="Calibri" w:cs="Times New Roman"/>
          <w:color w:val="000000"/>
          <w:lang w:eastAsia="en-NZ"/>
        </w:rPr>
        <w:t>Needle Rock</w:t>
      </w:r>
      <w:r>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Okiwi</w:t>
      </w:r>
      <w:proofErr w:type="spellEnd"/>
      <w:r>
        <w:rPr>
          <w:rFonts w:ascii="Calibri" w:eastAsia="Times New Roman" w:hAnsi="Calibri" w:cs="Times New Roman"/>
          <w:color w:val="000000"/>
          <w:lang w:eastAsia="en-NZ"/>
        </w:rPr>
        <w:t xml:space="preserve">, and </w:t>
      </w:r>
      <w:proofErr w:type="spellStart"/>
      <w:r w:rsidRPr="00B706EE">
        <w:rPr>
          <w:rFonts w:ascii="Calibri" w:eastAsia="Times New Roman" w:hAnsi="Calibri" w:cs="Times New Roman"/>
          <w:color w:val="000000"/>
          <w:lang w:eastAsia="en-NZ"/>
        </w:rPr>
        <w:t>Rangitawhiri</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Tryphena</w:t>
      </w:r>
      <w:proofErr w:type="spellEnd"/>
      <w:r>
        <w:rPr>
          <w:rFonts w:ascii="Calibri" w:eastAsia="Times New Roman" w:hAnsi="Calibri" w:cs="Times New Roman"/>
          <w:color w:val="000000"/>
          <w:lang w:eastAsia="en-NZ"/>
        </w:rPr>
        <w:t xml:space="preserve"> (Table 2). </w:t>
      </w:r>
      <w:proofErr w:type="spellStart"/>
      <w:r w:rsidR="00C10225">
        <w:rPr>
          <w:rFonts w:ascii="Calibri" w:eastAsia="Times New Roman" w:hAnsi="Calibri" w:cs="Times New Roman"/>
          <w:color w:val="000000"/>
          <w:lang w:eastAsia="en-NZ"/>
        </w:rPr>
        <w:t>Kākāriki</w:t>
      </w:r>
      <w:proofErr w:type="spellEnd"/>
      <w:r>
        <w:rPr>
          <w:rFonts w:ascii="Calibri" w:eastAsia="Times New Roman" w:hAnsi="Calibri" w:cs="Times New Roman"/>
          <w:color w:val="000000"/>
          <w:lang w:eastAsia="en-NZ"/>
        </w:rPr>
        <w:t xml:space="preserve">, were absent from all sites apart from </w:t>
      </w:r>
      <w:proofErr w:type="spellStart"/>
      <w:r>
        <w:rPr>
          <w:rFonts w:ascii="Calibri" w:eastAsia="Times New Roman" w:hAnsi="Calibri" w:cs="Times New Roman"/>
          <w:color w:val="000000"/>
          <w:lang w:eastAsia="en-NZ"/>
        </w:rPr>
        <w:t>Okiwi</w:t>
      </w:r>
      <w:proofErr w:type="spellEnd"/>
      <w:r w:rsidR="003B648B">
        <w:rPr>
          <w:rFonts w:ascii="Calibri" w:eastAsia="Times New Roman" w:hAnsi="Calibri" w:cs="Times New Roman"/>
          <w:color w:val="000000"/>
          <w:lang w:eastAsia="en-NZ"/>
        </w:rPr>
        <w:t>,</w:t>
      </w:r>
      <w:r>
        <w:rPr>
          <w:rFonts w:ascii="Calibri" w:eastAsia="Times New Roman" w:hAnsi="Calibri" w:cs="Times New Roman"/>
          <w:color w:val="000000"/>
          <w:lang w:eastAsia="en-NZ"/>
        </w:rPr>
        <w:t xml:space="preserve"> indicating that </w:t>
      </w:r>
      <w:proofErr w:type="spellStart"/>
      <w:r w:rsidR="00C10225">
        <w:rPr>
          <w:rFonts w:ascii="Calibri" w:eastAsia="Times New Roman" w:hAnsi="Calibri" w:cs="Times New Roman"/>
          <w:color w:val="000000"/>
          <w:lang w:eastAsia="en-NZ"/>
        </w:rPr>
        <w:t>kākāriki</w:t>
      </w:r>
      <w:proofErr w:type="spellEnd"/>
      <w:r>
        <w:rPr>
          <w:rFonts w:ascii="Calibri" w:eastAsia="Times New Roman" w:hAnsi="Calibri" w:cs="Times New Roman"/>
          <w:color w:val="000000"/>
          <w:lang w:eastAsia="en-NZ"/>
        </w:rPr>
        <w:t xml:space="preserve"> populations would benefit from stricter pest management schemes.</w:t>
      </w:r>
    </w:p>
    <w:p w14:paraId="5F306359" w14:textId="77777777" w:rsidR="00662B9E" w:rsidRDefault="00662B9E" w:rsidP="00662B9E"/>
    <w:p w14:paraId="53907A8D" w14:textId="36E73554" w:rsidR="00311655" w:rsidRDefault="002F4AA1" w:rsidP="00A24390">
      <w:pPr>
        <w:pStyle w:val="Heading2"/>
      </w:pPr>
      <w:bookmarkStart w:id="29" w:name="_Toc75783405"/>
      <w:r>
        <w:t>4.2</w:t>
      </w:r>
      <w:r w:rsidR="00311655">
        <w:t xml:space="preserve"> – </w:t>
      </w:r>
      <w:r w:rsidR="002303E9">
        <w:t>L</w:t>
      </w:r>
      <w:r>
        <w:t>imitations</w:t>
      </w:r>
      <w:bookmarkEnd w:id="29"/>
    </w:p>
    <w:p w14:paraId="6027B635" w14:textId="08E32905" w:rsidR="00553508" w:rsidRDefault="006E670A">
      <w:r>
        <w:t>Some sources of uncertainty exist in the data collection methods</w:t>
      </w:r>
      <w:r w:rsidR="00FA15E5">
        <w:t xml:space="preserve"> that must be </w:t>
      </w:r>
      <w:r w:rsidR="00C57ECA">
        <w:t xml:space="preserve">accounted for during analysis and interpretation. </w:t>
      </w:r>
      <w:r w:rsidR="00420414">
        <w:t xml:space="preserve">The primary </w:t>
      </w:r>
      <w:r w:rsidR="00C55349">
        <w:t>l</w:t>
      </w:r>
      <w:r w:rsidR="00420414">
        <w:t xml:space="preserve">imitations </w:t>
      </w:r>
      <w:r w:rsidR="00C64E21">
        <w:t>in</w:t>
      </w:r>
      <w:r w:rsidR="00420414">
        <w:t xml:space="preserve"> the data are</w:t>
      </w:r>
      <w:r w:rsidR="00553508">
        <w:t>:</w:t>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23A5870F" w:rsidR="00C55349" w:rsidRPr="00C55349" w:rsidRDefault="00F15876" w:rsidP="00C55349">
      <w:pPr>
        <w:pStyle w:val="ListParagraph"/>
        <w:numPr>
          <w:ilvl w:val="0"/>
          <w:numId w:val="5"/>
        </w:numPr>
        <w:rPr>
          <w:rFonts w:asciiTheme="majorHAnsi" w:eastAsiaTheme="majorEastAsia" w:hAnsiTheme="majorHAnsi" w:cstheme="majorBidi"/>
          <w:color w:val="262626" w:themeColor="text1" w:themeTint="D9"/>
          <w:sz w:val="32"/>
          <w:szCs w:val="32"/>
        </w:rPr>
      </w:pPr>
      <w:commentRangeStart w:id="30"/>
      <w:r>
        <w:t xml:space="preserve">Observation </w:t>
      </w:r>
      <w:commentRangeEnd w:id="30"/>
      <w:r w:rsidR="00D51100">
        <w:rPr>
          <w:rStyle w:val="CommentReference"/>
        </w:rPr>
        <w:commentReference w:id="30"/>
      </w:r>
      <w:r>
        <w:t xml:space="preserve">bias: </w:t>
      </w:r>
      <w:proofErr w:type="gramStart"/>
      <w:r w:rsidR="00A34454">
        <w:t>birds</w:t>
      </w:r>
      <w:proofErr w:type="gramEnd"/>
      <w:r w:rsidR="00A34454">
        <w:t xml:space="preserve"> </w:t>
      </w:r>
      <w:r w:rsidR="00695E3B">
        <w:t xml:space="preserve">species </w:t>
      </w:r>
      <w:r w:rsidR="005B3F22">
        <w:t>are not all equally likely to be observed</w:t>
      </w:r>
      <w:r w:rsidR="009A7CC4">
        <w:t xml:space="preserve"> due to size, sound and behavioural differences. </w:t>
      </w:r>
      <w:r w:rsidR="003F7C6D">
        <w:t>Some birds</w:t>
      </w:r>
      <w:r w:rsidR="00125111">
        <w:t>,</w:t>
      </w:r>
      <w:r w:rsidR="003F7C6D">
        <w:t xml:space="preserve"> such as the </w:t>
      </w:r>
      <w:proofErr w:type="spellStart"/>
      <w:r w:rsidR="00C10225">
        <w:t>tūī</w:t>
      </w:r>
      <w:proofErr w:type="spellEnd"/>
      <w:r w:rsidR="00125111">
        <w:t>,</w:t>
      </w:r>
      <w:r w:rsidR="003F7C6D">
        <w:t xml:space="preserve"> are conspicuous a</w:t>
      </w:r>
      <w:r w:rsidR="00125111">
        <w:t>nd loud</w:t>
      </w:r>
      <w:r w:rsidR="00C55349">
        <w:t>,</w:t>
      </w:r>
      <w:r w:rsidR="00125111">
        <w:t xml:space="preserve"> while others</w:t>
      </w:r>
      <w:r w:rsidR="006E670A">
        <w:t>,</w:t>
      </w:r>
      <w:r w:rsidR="00125111">
        <w:t xml:space="preserve"> such as the tomtit</w:t>
      </w:r>
      <w:r w:rsidR="00C55349">
        <w:t>,</w:t>
      </w:r>
      <w:r w:rsidR="00F33AA1">
        <w:t xml:space="preserve"> are small </w:t>
      </w:r>
      <w:r w:rsidR="003A56F1">
        <w:t>and incons</w:t>
      </w:r>
      <w:r w:rsidR="00C55349">
        <w:t>pi</w:t>
      </w:r>
      <w:r w:rsidR="003A56F1">
        <w:t>cu</w:t>
      </w:r>
      <w:r w:rsidR="00C55349">
        <w:t>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681EFE79" w:rsidR="00C55349" w:rsidRPr="00125111" w:rsidRDefault="00C55349" w:rsidP="00C55349">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w:t>
      </w:r>
      <w:r w:rsidR="00591E80">
        <w:t xml:space="preserve">not all bird species are </w:t>
      </w:r>
      <w:r w:rsidR="00DC14B6">
        <w:t xml:space="preserve">equally </w:t>
      </w:r>
      <w:r w:rsidR="00CB02C9">
        <w:t>identif</w:t>
      </w:r>
      <w:r w:rsidR="00C57ECA">
        <w:t>i</w:t>
      </w:r>
      <w:r w:rsidR="00CB02C9">
        <w:t>able</w:t>
      </w:r>
      <w:r w:rsidR="00DC14B6">
        <w:t xml:space="preserve"> visually or audibly</w:t>
      </w:r>
      <w:r w:rsidR="00CB02C9">
        <w:t>.</w:t>
      </w:r>
      <w:r w:rsidR="00F506F8">
        <w:t xml:space="preserve"> </w:t>
      </w:r>
      <w:r w:rsidR="00A9162C">
        <w:t>For example, s</w:t>
      </w:r>
      <w:r w:rsidR="00F506F8">
        <w:t xml:space="preserve">ome species such as the kereru are </w:t>
      </w:r>
      <w:r w:rsidR="0052520A">
        <w:t>visually easy to identify</w:t>
      </w:r>
      <w:r w:rsidR="00A9162C">
        <w:t>,</w:t>
      </w:r>
      <w:r w:rsidR="0052520A">
        <w:t xml:space="preserve"> while ones such as the yellowhammer may be </w:t>
      </w:r>
      <w:r w:rsidR="00FA7983">
        <w:t>more easily confused with another such as the yellowhead.</w:t>
      </w:r>
    </w:p>
    <w:p w14:paraId="7398D4D2" w14:textId="77777777" w:rsidR="00A511EC" w:rsidRDefault="00A511EC" w:rsidP="00125111"/>
    <w:p w14:paraId="5A805273" w14:textId="4D55C539"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D51100">
        <w:t>Thus, d</w:t>
      </w:r>
      <w:r w:rsidR="003B763F">
        <w:t>espite</w:t>
      </w:r>
      <w:r w:rsidR="00C17112">
        <w:t xml:space="preserve"> sources of uncertainty</w:t>
      </w:r>
      <w:r w:rsidR="003B763F">
        <w:t xml:space="preserve">, </w:t>
      </w:r>
      <w:r w:rsidR="00F21318">
        <w:t>i</w:t>
      </w:r>
      <w:r w:rsidR="003B763F">
        <w:t>mportant patterns can be observed from the data</w:t>
      </w:r>
      <w:r w:rsidR="00F21318">
        <w:t>.</w:t>
      </w:r>
    </w:p>
    <w:p w14:paraId="1594CDC8" w14:textId="1092EC27" w:rsidR="00FD3DDC" w:rsidRDefault="00FD3DDC" w:rsidP="00FD3DDC">
      <w:pPr>
        <w:pStyle w:val="Heading2"/>
      </w:pPr>
      <w:bookmarkStart w:id="31" w:name="_Toc75783406"/>
      <w:r>
        <w:lastRenderedPageBreak/>
        <w:t>4.3 – Conclusion</w:t>
      </w:r>
      <w:bookmarkEnd w:id="31"/>
    </w:p>
    <w:p w14:paraId="4CDBF2A5" w14:textId="3E6B33FA" w:rsidR="00A24390" w:rsidRDefault="00A24390" w:rsidP="00FD3DDC">
      <w:r>
        <w:t>Counts from the ABC are a valuable source of insight into patterns of species diversity and abundance. If repeated annually or biannually</w:t>
      </w:r>
      <w:r w:rsidR="007A0D15">
        <w:t>,</w:t>
      </w:r>
      <w:r>
        <w:t xml:space="preserve"> </w:t>
      </w:r>
      <w:r w:rsidR="005527F5">
        <w:t>data from the ABC</w:t>
      </w:r>
      <w:r>
        <w:t xml:space="preserve"> </w:t>
      </w:r>
      <w:r w:rsidR="007A0D15">
        <w:t xml:space="preserve">can also be analysed for change over time in the abundance and distribution of species. </w:t>
      </w:r>
      <w:r w:rsidR="00D51100">
        <w:t xml:space="preserve">Thus, it is recommended that the ABC is repeated at regular intervals to build a reliable long-term dataset. Such data can help track changes in the abundance of species (especially endemic declining species such as the </w:t>
      </w:r>
      <w:proofErr w:type="spellStart"/>
      <w:r w:rsidR="00C10225">
        <w:t>pāteke</w:t>
      </w:r>
      <w:proofErr w:type="spellEnd"/>
      <w:r w:rsidR="00D51100">
        <w:t>) and the success of management strategies.</w:t>
      </w:r>
    </w:p>
    <w:p w14:paraId="4E83C8D9" w14:textId="132CDB8E" w:rsidR="00D51100" w:rsidRDefault="00D51100">
      <w:r>
        <w:br w:type="page"/>
      </w:r>
    </w:p>
    <w:p w14:paraId="254DA42B" w14:textId="71FEF00F" w:rsidR="00D51100" w:rsidRDefault="00D51100" w:rsidP="00D51100">
      <w:pPr>
        <w:pStyle w:val="Heading1"/>
      </w:pPr>
      <w:bookmarkStart w:id="32" w:name="_Toc75783407"/>
      <w:r>
        <w:lastRenderedPageBreak/>
        <w:t>References</w:t>
      </w:r>
      <w:bookmarkEnd w:id="32"/>
    </w:p>
    <w:p w14:paraId="589567B8" w14:textId="77777777" w:rsidR="00D51100" w:rsidRPr="00D51100" w:rsidRDefault="00D51100" w:rsidP="00D51100">
      <w:pPr>
        <w:pStyle w:val="Bibliography"/>
        <w:rPr>
          <w:rFonts w:ascii="Calibri" w:hAnsi="Calibri" w:cs="Calibri"/>
        </w:rPr>
      </w:pPr>
      <w:r>
        <w:fldChar w:fldCharType="begin"/>
      </w:r>
      <w:r>
        <w:instrText xml:space="preserve"> ADDIN ZOTERO_BIBL {"uncited":[],"omitted":[],"custom":[]} CSL_BIBLIOGRAPHY </w:instrText>
      </w:r>
      <w:r>
        <w:fldChar w:fldCharType="separate"/>
      </w:r>
      <w:r w:rsidRPr="00D51100">
        <w:rPr>
          <w:rFonts w:ascii="Calibri" w:hAnsi="Calibri" w:cs="Calibri"/>
        </w:rPr>
        <w:t xml:space="preserve">Anderson, S. (2003). The bird community of </w:t>
      </w:r>
      <w:proofErr w:type="spellStart"/>
      <w:r w:rsidRPr="00D51100">
        <w:rPr>
          <w:rFonts w:ascii="Calibri" w:hAnsi="Calibri" w:cs="Calibri"/>
        </w:rPr>
        <w:t>Kaitoke</w:t>
      </w:r>
      <w:proofErr w:type="spellEnd"/>
      <w:r w:rsidRPr="00D51100">
        <w:rPr>
          <w:rFonts w:ascii="Calibri" w:hAnsi="Calibri" w:cs="Calibri"/>
        </w:rPr>
        <w:t xml:space="preserve"> wetland, Great Barrier Island. </w:t>
      </w:r>
      <w:r w:rsidRPr="00D51100">
        <w:rPr>
          <w:rFonts w:ascii="Calibri" w:hAnsi="Calibri" w:cs="Calibri"/>
          <w:i/>
          <w:iCs/>
        </w:rPr>
        <w:t>Notornis</w:t>
      </w:r>
      <w:r w:rsidRPr="00D51100">
        <w:rPr>
          <w:rFonts w:ascii="Calibri" w:hAnsi="Calibri" w:cs="Calibri"/>
        </w:rPr>
        <w:t xml:space="preserve">, </w:t>
      </w:r>
      <w:r w:rsidRPr="00D51100">
        <w:rPr>
          <w:rFonts w:ascii="Calibri" w:hAnsi="Calibri" w:cs="Calibri"/>
          <w:i/>
          <w:iCs/>
        </w:rPr>
        <w:t>50</w:t>
      </w:r>
      <w:r w:rsidRPr="00D51100">
        <w:rPr>
          <w:rFonts w:ascii="Calibri" w:hAnsi="Calibri" w:cs="Calibri"/>
        </w:rPr>
        <w:t>(4), 201–209.</w:t>
      </w:r>
    </w:p>
    <w:p w14:paraId="76B8E325" w14:textId="77777777" w:rsidR="00D51100" w:rsidRPr="00D51100" w:rsidRDefault="00D51100" w:rsidP="00D51100">
      <w:pPr>
        <w:pStyle w:val="Bibliography"/>
        <w:rPr>
          <w:rFonts w:ascii="Calibri" w:hAnsi="Calibri" w:cs="Calibri"/>
        </w:rPr>
      </w:pPr>
      <w:r w:rsidRPr="00D51100">
        <w:rPr>
          <w:rFonts w:ascii="Calibri" w:hAnsi="Calibri" w:cs="Calibri"/>
        </w:rPr>
        <w:t xml:space="preserve">Armitage, D. (Ed.). (2004). </w:t>
      </w:r>
      <w:r w:rsidRPr="00D51100">
        <w:rPr>
          <w:rFonts w:ascii="Calibri" w:hAnsi="Calibri" w:cs="Calibri"/>
          <w:i/>
          <w:iCs/>
        </w:rPr>
        <w:t>Great Barrier Island</w:t>
      </w:r>
      <w:r w:rsidRPr="00D51100">
        <w:rPr>
          <w:rFonts w:ascii="Calibri" w:hAnsi="Calibri" w:cs="Calibri"/>
        </w:rPr>
        <w:t xml:space="preserve"> (Rev. ed). Canterbury University Press.</w:t>
      </w:r>
    </w:p>
    <w:p w14:paraId="2DEEF276" w14:textId="77777777" w:rsidR="00D51100" w:rsidRPr="00D51100" w:rsidRDefault="00D51100" w:rsidP="00D51100">
      <w:pPr>
        <w:pStyle w:val="Bibliography"/>
        <w:rPr>
          <w:rFonts w:ascii="Calibri" w:hAnsi="Calibri" w:cs="Calibri"/>
        </w:rPr>
      </w:pPr>
      <w:r w:rsidRPr="00D51100">
        <w:rPr>
          <w:rFonts w:ascii="Calibri" w:hAnsi="Calibri" w:cs="Calibri"/>
        </w:rPr>
        <w:t xml:space="preserve">Clout, M. N., &amp; Hay, J. R. (1989). THE IMPORTANCE OF BIRDS AS BROWSERS, POLLINATORS AND SEED DISPERSERS IN NEW ZEALAND FORESTS. </w:t>
      </w:r>
      <w:r w:rsidRPr="00D51100">
        <w:rPr>
          <w:rFonts w:ascii="Calibri" w:hAnsi="Calibri" w:cs="Calibri"/>
          <w:i/>
          <w:iCs/>
        </w:rPr>
        <w:t>NEW ZEALAND JOURNAL OF ECOLOGY</w:t>
      </w:r>
      <w:r w:rsidRPr="00D51100">
        <w:rPr>
          <w:rFonts w:ascii="Calibri" w:hAnsi="Calibri" w:cs="Calibri"/>
        </w:rPr>
        <w:t xml:space="preserve">, </w:t>
      </w:r>
      <w:r w:rsidRPr="00D51100">
        <w:rPr>
          <w:rFonts w:ascii="Calibri" w:hAnsi="Calibri" w:cs="Calibri"/>
          <w:i/>
          <w:iCs/>
        </w:rPr>
        <w:t>12</w:t>
      </w:r>
      <w:r w:rsidRPr="00D51100">
        <w:rPr>
          <w:rFonts w:ascii="Calibri" w:hAnsi="Calibri" w:cs="Calibri"/>
        </w:rPr>
        <w:t>, 7.</w:t>
      </w:r>
    </w:p>
    <w:p w14:paraId="42D8619F" w14:textId="77777777" w:rsidR="00D51100" w:rsidRPr="00D51100" w:rsidRDefault="00D51100" w:rsidP="00D51100">
      <w:pPr>
        <w:pStyle w:val="Bibliography"/>
        <w:rPr>
          <w:rFonts w:ascii="Calibri" w:hAnsi="Calibri" w:cs="Calibri"/>
        </w:rPr>
      </w:pPr>
      <w:r w:rsidRPr="00D51100">
        <w:rPr>
          <w:rFonts w:ascii="Calibri" w:hAnsi="Calibri" w:cs="Calibri"/>
        </w:rPr>
        <w:t xml:space="preserve">Clout, M. N., &amp; Russell, J. C. (2006). </w:t>
      </w:r>
      <w:r w:rsidRPr="00D51100">
        <w:rPr>
          <w:rFonts w:ascii="Calibri" w:hAnsi="Calibri" w:cs="Calibri"/>
          <w:i/>
          <w:iCs/>
        </w:rPr>
        <w:t>The eradication of mammals from New Zealand islands</w:t>
      </w:r>
      <w:r w:rsidRPr="00D51100">
        <w:rPr>
          <w:rFonts w:ascii="Calibri" w:hAnsi="Calibri" w:cs="Calibri"/>
        </w:rPr>
        <w:t>. 15.</w:t>
      </w:r>
    </w:p>
    <w:p w14:paraId="0225F8EB" w14:textId="77777777" w:rsidR="00D51100" w:rsidRPr="00D51100" w:rsidRDefault="00D51100" w:rsidP="00D51100">
      <w:pPr>
        <w:pStyle w:val="Bibliography"/>
        <w:rPr>
          <w:rFonts w:ascii="Calibri" w:hAnsi="Calibri" w:cs="Calibri"/>
        </w:rPr>
      </w:pPr>
      <w:r w:rsidRPr="00D51100">
        <w:rPr>
          <w:rFonts w:ascii="Calibri" w:hAnsi="Calibri" w:cs="Calibri"/>
        </w:rPr>
        <w:t xml:space="preserve">Faith, D. P., Minchin, P. R., &amp; Belbin, L. (1987). Compositional dissimilarity as a robust measure of ecological distance. </w:t>
      </w:r>
      <w:proofErr w:type="spellStart"/>
      <w:r w:rsidRPr="00D51100">
        <w:rPr>
          <w:rFonts w:ascii="Calibri" w:hAnsi="Calibri" w:cs="Calibri"/>
          <w:i/>
          <w:iCs/>
        </w:rPr>
        <w:t>Vegetatio</w:t>
      </w:r>
      <w:proofErr w:type="spellEnd"/>
      <w:r w:rsidRPr="00D51100">
        <w:rPr>
          <w:rFonts w:ascii="Calibri" w:hAnsi="Calibri" w:cs="Calibri"/>
        </w:rPr>
        <w:t xml:space="preserve">, </w:t>
      </w:r>
      <w:r w:rsidRPr="00D51100">
        <w:rPr>
          <w:rFonts w:ascii="Calibri" w:hAnsi="Calibri" w:cs="Calibri"/>
          <w:i/>
          <w:iCs/>
        </w:rPr>
        <w:t>69</w:t>
      </w:r>
      <w:r w:rsidRPr="00D51100">
        <w:rPr>
          <w:rFonts w:ascii="Calibri" w:hAnsi="Calibri" w:cs="Calibri"/>
        </w:rPr>
        <w:t>(1), 57–68. https://doi.org/10.1007/BF00038687</w:t>
      </w:r>
    </w:p>
    <w:p w14:paraId="05CAEEEB" w14:textId="178A40F4" w:rsidR="00D51100" w:rsidRPr="00D51100" w:rsidRDefault="00D51100" w:rsidP="00D51100">
      <w:pPr>
        <w:pStyle w:val="Bibliography"/>
        <w:rPr>
          <w:rFonts w:ascii="Calibri" w:hAnsi="Calibri" w:cs="Calibri"/>
        </w:rPr>
      </w:pPr>
      <w:r w:rsidRPr="00D51100">
        <w:rPr>
          <w:rFonts w:ascii="Calibri" w:hAnsi="Calibri" w:cs="Calibri"/>
        </w:rPr>
        <w:t xml:space="preserve">Hill, S. D., &amp; Ji, W. (2013). </w:t>
      </w:r>
      <w:r w:rsidRPr="00D51100">
        <w:rPr>
          <w:rFonts w:ascii="Calibri" w:hAnsi="Calibri" w:cs="Calibri"/>
          <w:i/>
          <w:iCs/>
        </w:rPr>
        <w:t xml:space="preserve">Microgeographic variation in song phrases of </w:t>
      </w:r>
      <w:proofErr w:type="spellStart"/>
      <w:r w:rsidR="00C10225">
        <w:rPr>
          <w:rFonts w:ascii="Calibri" w:hAnsi="Calibri" w:cs="Calibri"/>
          <w:i/>
          <w:iCs/>
        </w:rPr>
        <w:t>tūī</w:t>
      </w:r>
      <w:proofErr w:type="spellEnd"/>
      <w:r w:rsidRPr="00D51100">
        <w:rPr>
          <w:rFonts w:ascii="Calibri" w:hAnsi="Calibri" w:cs="Calibri"/>
          <w:i/>
          <w:iCs/>
        </w:rPr>
        <w:t xml:space="preserve"> (</w:t>
      </w:r>
      <w:proofErr w:type="spellStart"/>
      <w:r w:rsidRPr="00D51100">
        <w:rPr>
          <w:rFonts w:ascii="Calibri" w:hAnsi="Calibri" w:cs="Calibri"/>
          <w:i/>
          <w:iCs/>
        </w:rPr>
        <w:t>Prosthemadera</w:t>
      </w:r>
      <w:proofErr w:type="spellEnd"/>
      <w:r w:rsidRPr="00D51100">
        <w:rPr>
          <w:rFonts w:ascii="Calibri" w:hAnsi="Calibri" w:cs="Calibri"/>
          <w:i/>
          <w:iCs/>
        </w:rPr>
        <w:t xml:space="preserve"> </w:t>
      </w:r>
      <w:proofErr w:type="spellStart"/>
      <w:r w:rsidRPr="00D51100">
        <w:rPr>
          <w:rFonts w:ascii="Calibri" w:hAnsi="Calibri" w:cs="Calibri"/>
          <w:i/>
          <w:iCs/>
        </w:rPr>
        <w:t>novaeseelandiae</w:t>
      </w:r>
      <w:proofErr w:type="spellEnd"/>
      <w:r w:rsidRPr="00D51100">
        <w:rPr>
          <w:rFonts w:ascii="Calibri" w:hAnsi="Calibri" w:cs="Calibri"/>
          <w:i/>
          <w:iCs/>
        </w:rPr>
        <w:t>)</w:t>
      </w:r>
      <w:r w:rsidRPr="00D51100">
        <w:rPr>
          <w:rFonts w:ascii="Calibri" w:hAnsi="Calibri" w:cs="Calibri"/>
        </w:rPr>
        <w:t>. 3.</w:t>
      </w:r>
    </w:p>
    <w:p w14:paraId="553C72E8" w14:textId="797A02B1" w:rsidR="00D51100" w:rsidRPr="00D51100" w:rsidRDefault="00D51100" w:rsidP="00D51100">
      <w:pPr>
        <w:pStyle w:val="Bibliography"/>
        <w:rPr>
          <w:rFonts w:ascii="Calibri" w:hAnsi="Calibri" w:cs="Calibri"/>
        </w:rPr>
      </w:pPr>
      <w:r w:rsidRPr="00D51100">
        <w:rPr>
          <w:rFonts w:ascii="Calibri" w:hAnsi="Calibri" w:cs="Calibri"/>
        </w:rPr>
        <w:t xml:space="preserve">Hill, S. D., Ji, W., Parker, K. A., </w:t>
      </w:r>
      <w:proofErr w:type="spellStart"/>
      <w:r w:rsidRPr="00D51100">
        <w:rPr>
          <w:rFonts w:ascii="Calibri" w:hAnsi="Calibri" w:cs="Calibri"/>
        </w:rPr>
        <w:t>Amiot</w:t>
      </w:r>
      <w:proofErr w:type="spellEnd"/>
      <w:r w:rsidRPr="00D51100">
        <w:rPr>
          <w:rFonts w:ascii="Calibri" w:hAnsi="Calibri" w:cs="Calibri"/>
        </w:rPr>
        <w:t xml:space="preserve">, C., &amp; Wells, S. J. (2013). A comparison of vocalisations between mainland </w:t>
      </w:r>
      <w:proofErr w:type="spellStart"/>
      <w:r w:rsidR="00C10225">
        <w:rPr>
          <w:rFonts w:ascii="Calibri" w:hAnsi="Calibri" w:cs="Calibri"/>
        </w:rPr>
        <w:t>tūī</w:t>
      </w:r>
      <w:proofErr w:type="spellEnd"/>
      <w:r w:rsidRPr="00D51100">
        <w:rPr>
          <w:rFonts w:ascii="Calibri" w:hAnsi="Calibri" w:cs="Calibri"/>
        </w:rPr>
        <w:t xml:space="preserve"> (</w:t>
      </w:r>
      <w:proofErr w:type="spellStart"/>
      <w:r w:rsidRPr="00D51100">
        <w:rPr>
          <w:rFonts w:ascii="Calibri" w:hAnsi="Calibri" w:cs="Calibri"/>
        </w:rPr>
        <w:t>Prosthemadera</w:t>
      </w:r>
      <w:proofErr w:type="spellEnd"/>
      <w:r w:rsidRPr="00D51100">
        <w:rPr>
          <w:rFonts w:ascii="Calibri" w:hAnsi="Calibri" w:cs="Calibri"/>
        </w:rPr>
        <w:t xml:space="preserve"> </w:t>
      </w:r>
      <w:proofErr w:type="spellStart"/>
      <w:r w:rsidRPr="00D51100">
        <w:rPr>
          <w:rFonts w:ascii="Calibri" w:hAnsi="Calibri" w:cs="Calibri"/>
        </w:rPr>
        <w:t>novaeseelandiae</w:t>
      </w:r>
      <w:proofErr w:type="spellEnd"/>
      <w:r w:rsidRPr="00D51100">
        <w:rPr>
          <w:rFonts w:ascii="Calibri" w:hAnsi="Calibri" w:cs="Calibri"/>
        </w:rPr>
        <w:t xml:space="preserve"> </w:t>
      </w:r>
      <w:proofErr w:type="spellStart"/>
      <w:r w:rsidRPr="00D51100">
        <w:rPr>
          <w:rFonts w:ascii="Calibri" w:hAnsi="Calibri" w:cs="Calibri"/>
        </w:rPr>
        <w:t>novaeseelandiae</w:t>
      </w:r>
      <w:proofErr w:type="spellEnd"/>
      <w:r w:rsidRPr="00D51100">
        <w:rPr>
          <w:rFonts w:ascii="Calibri" w:hAnsi="Calibri" w:cs="Calibri"/>
        </w:rPr>
        <w:t xml:space="preserve">) and Chatham Island </w:t>
      </w:r>
      <w:proofErr w:type="spellStart"/>
      <w:r w:rsidR="00C10225">
        <w:rPr>
          <w:rFonts w:ascii="Calibri" w:hAnsi="Calibri" w:cs="Calibri"/>
        </w:rPr>
        <w:t>tūī</w:t>
      </w:r>
      <w:proofErr w:type="spellEnd"/>
      <w:r w:rsidRPr="00D51100">
        <w:rPr>
          <w:rFonts w:ascii="Calibri" w:hAnsi="Calibri" w:cs="Calibri"/>
        </w:rPr>
        <w:t xml:space="preserve"> (P. n. </w:t>
      </w:r>
      <w:proofErr w:type="spellStart"/>
      <w:r w:rsidRPr="00D51100">
        <w:rPr>
          <w:rFonts w:ascii="Calibri" w:hAnsi="Calibri" w:cs="Calibri"/>
        </w:rPr>
        <w:t>Chathamensis</w:t>
      </w:r>
      <w:proofErr w:type="spellEnd"/>
      <w:r w:rsidRPr="00D51100">
        <w:rPr>
          <w:rFonts w:ascii="Calibri" w:hAnsi="Calibri" w:cs="Calibri"/>
        </w:rPr>
        <w:t xml:space="preserve">). </w:t>
      </w:r>
      <w:r w:rsidRPr="00D51100">
        <w:rPr>
          <w:rFonts w:ascii="Calibri" w:hAnsi="Calibri" w:cs="Calibri"/>
          <w:i/>
          <w:iCs/>
        </w:rPr>
        <w:t>New Zealand Journal of Ecology</w:t>
      </w:r>
      <w:r w:rsidRPr="00D51100">
        <w:rPr>
          <w:rFonts w:ascii="Calibri" w:hAnsi="Calibri" w:cs="Calibri"/>
        </w:rPr>
        <w:t xml:space="preserve">, </w:t>
      </w:r>
      <w:r w:rsidRPr="00D51100">
        <w:rPr>
          <w:rFonts w:ascii="Calibri" w:hAnsi="Calibri" w:cs="Calibri"/>
          <w:i/>
          <w:iCs/>
        </w:rPr>
        <w:t>37</w:t>
      </w:r>
      <w:r w:rsidRPr="00D51100">
        <w:rPr>
          <w:rFonts w:ascii="Calibri" w:hAnsi="Calibri" w:cs="Calibri"/>
        </w:rPr>
        <w:t>(2), 10.</w:t>
      </w:r>
    </w:p>
    <w:p w14:paraId="0B110E55" w14:textId="0951CB9D" w:rsidR="00D51100" w:rsidRPr="00D51100" w:rsidRDefault="00D51100" w:rsidP="00D51100">
      <w:pPr>
        <w:pStyle w:val="Bibliography"/>
        <w:rPr>
          <w:rFonts w:ascii="Calibri" w:hAnsi="Calibri" w:cs="Calibri"/>
        </w:rPr>
      </w:pPr>
      <w:r w:rsidRPr="00D51100">
        <w:rPr>
          <w:rFonts w:ascii="Calibri" w:hAnsi="Calibri" w:cs="Calibri"/>
        </w:rPr>
        <w:t xml:space="preserve">Moorhouse, R., Greene, T., </w:t>
      </w:r>
      <w:proofErr w:type="spellStart"/>
      <w:r w:rsidRPr="00D51100">
        <w:rPr>
          <w:rFonts w:ascii="Calibri" w:hAnsi="Calibri" w:cs="Calibri"/>
        </w:rPr>
        <w:t>Dilks</w:t>
      </w:r>
      <w:proofErr w:type="spellEnd"/>
      <w:r w:rsidRPr="00D51100">
        <w:rPr>
          <w:rFonts w:ascii="Calibri" w:hAnsi="Calibri" w:cs="Calibri"/>
        </w:rPr>
        <w:t xml:space="preserve">, P., </w:t>
      </w:r>
      <w:proofErr w:type="spellStart"/>
      <w:r w:rsidRPr="00D51100">
        <w:rPr>
          <w:rFonts w:ascii="Calibri" w:hAnsi="Calibri" w:cs="Calibri"/>
        </w:rPr>
        <w:t>Powlesland</w:t>
      </w:r>
      <w:proofErr w:type="spellEnd"/>
      <w:r w:rsidRPr="00D51100">
        <w:rPr>
          <w:rFonts w:ascii="Calibri" w:hAnsi="Calibri" w:cs="Calibri"/>
        </w:rPr>
        <w:t xml:space="preserve">, R., Moran, L., Taylor, G., Jones, A., </w:t>
      </w:r>
      <w:proofErr w:type="spellStart"/>
      <w:r w:rsidRPr="00D51100">
        <w:rPr>
          <w:rFonts w:ascii="Calibri" w:hAnsi="Calibri" w:cs="Calibri"/>
        </w:rPr>
        <w:t>Knegtmans</w:t>
      </w:r>
      <w:proofErr w:type="spellEnd"/>
      <w:r w:rsidRPr="00D51100">
        <w:rPr>
          <w:rFonts w:ascii="Calibri" w:hAnsi="Calibri" w:cs="Calibri"/>
        </w:rPr>
        <w:t xml:space="preserve">, J., Wills, D., </w:t>
      </w:r>
      <w:proofErr w:type="spellStart"/>
      <w:r w:rsidRPr="00D51100">
        <w:rPr>
          <w:rFonts w:ascii="Calibri" w:hAnsi="Calibri" w:cs="Calibri"/>
        </w:rPr>
        <w:t>Pryde</w:t>
      </w:r>
      <w:proofErr w:type="spellEnd"/>
      <w:r w:rsidRPr="00D51100">
        <w:rPr>
          <w:rFonts w:ascii="Calibri" w:hAnsi="Calibri" w:cs="Calibri"/>
        </w:rPr>
        <w:t xml:space="preserve">, M., Fraser, I., August, A., &amp; August, C. (2003). Control of introduced mammalian predators improves </w:t>
      </w:r>
      <w:proofErr w:type="spellStart"/>
      <w:r w:rsidR="00C10225">
        <w:rPr>
          <w:rFonts w:ascii="Calibri" w:hAnsi="Calibri" w:cs="Calibri"/>
        </w:rPr>
        <w:t>kākā</w:t>
      </w:r>
      <w:proofErr w:type="spellEnd"/>
      <w:r w:rsidRPr="00D51100">
        <w:rPr>
          <w:rFonts w:ascii="Calibri" w:hAnsi="Calibri" w:cs="Calibri"/>
        </w:rPr>
        <w:t xml:space="preserve"> Nestor </w:t>
      </w:r>
      <w:proofErr w:type="spellStart"/>
      <w:r w:rsidRPr="00D51100">
        <w:rPr>
          <w:rFonts w:ascii="Calibri" w:hAnsi="Calibri" w:cs="Calibri"/>
        </w:rPr>
        <w:t>meridionalis</w:t>
      </w:r>
      <w:proofErr w:type="spellEnd"/>
      <w:r w:rsidRPr="00D51100">
        <w:rPr>
          <w:rFonts w:ascii="Calibri" w:hAnsi="Calibri" w:cs="Calibri"/>
        </w:rPr>
        <w:t xml:space="preserve"> breeding success: Reversing the decline of a threatened New Zealand parrot. </w:t>
      </w:r>
      <w:r w:rsidRPr="00D51100">
        <w:rPr>
          <w:rFonts w:ascii="Calibri" w:hAnsi="Calibri" w:cs="Calibri"/>
          <w:i/>
          <w:iCs/>
        </w:rPr>
        <w:t>Biological Conservation</w:t>
      </w:r>
      <w:r w:rsidRPr="00D51100">
        <w:rPr>
          <w:rFonts w:ascii="Calibri" w:hAnsi="Calibri" w:cs="Calibri"/>
        </w:rPr>
        <w:t xml:space="preserve">, </w:t>
      </w:r>
      <w:r w:rsidRPr="00D51100">
        <w:rPr>
          <w:rFonts w:ascii="Calibri" w:hAnsi="Calibri" w:cs="Calibri"/>
          <w:i/>
          <w:iCs/>
        </w:rPr>
        <w:t>110</w:t>
      </w:r>
      <w:r w:rsidRPr="00D51100">
        <w:rPr>
          <w:rFonts w:ascii="Calibri" w:hAnsi="Calibri" w:cs="Calibri"/>
        </w:rPr>
        <w:t>(1), 33–44. https://doi.org/10.1016/S0006-3207(02)00173-8</w:t>
      </w:r>
    </w:p>
    <w:p w14:paraId="285F9830" w14:textId="77777777" w:rsidR="00D51100" w:rsidRPr="00D51100" w:rsidRDefault="00D51100" w:rsidP="00D51100">
      <w:pPr>
        <w:pStyle w:val="Bibliography"/>
        <w:rPr>
          <w:rFonts w:ascii="Calibri" w:hAnsi="Calibri" w:cs="Calibri"/>
        </w:rPr>
      </w:pPr>
      <w:r w:rsidRPr="00D51100">
        <w:rPr>
          <w:rFonts w:ascii="Calibri" w:hAnsi="Calibri" w:cs="Calibri"/>
        </w:rPr>
        <w:t xml:space="preserve">Ogden, J., &amp; Gilbert, J. (2009). Prospects for the eradication of rats from a large inhabited island: Community based ecosystem studies on Great Barrier Island, New Zealand. </w:t>
      </w:r>
      <w:r w:rsidRPr="00D51100">
        <w:rPr>
          <w:rFonts w:ascii="Calibri" w:hAnsi="Calibri" w:cs="Calibri"/>
          <w:i/>
          <w:iCs/>
        </w:rPr>
        <w:t>Biological Invasions</w:t>
      </w:r>
      <w:r w:rsidRPr="00D51100">
        <w:rPr>
          <w:rFonts w:ascii="Calibri" w:hAnsi="Calibri" w:cs="Calibri"/>
        </w:rPr>
        <w:t xml:space="preserve">, </w:t>
      </w:r>
      <w:r w:rsidRPr="00D51100">
        <w:rPr>
          <w:rFonts w:ascii="Calibri" w:hAnsi="Calibri" w:cs="Calibri"/>
          <w:i/>
          <w:iCs/>
        </w:rPr>
        <w:t>11</w:t>
      </w:r>
      <w:r w:rsidRPr="00D51100">
        <w:rPr>
          <w:rFonts w:ascii="Calibri" w:hAnsi="Calibri" w:cs="Calibri"/>
        </w:rPr>
        <w:t>(7), 1705–1717. https://doi.org/10.1007/s10530-008-9398-8</w:t>
      </w:r>
    </w:p>
    <w:p w14:paraId="765E43F3" w14:textId="77777777" w:rsidR="00D51100" w:rsidRPr="00D51100" w:rsidRDefault="00D51100" w:rsidP="00D51100">
      <w:pPr>
        <w:pStyle w:val="Bibliography"/>
        <w:rPr>
          <w:rFonts w:ascii="Calibri" w:hAnsi="Calibri" w:cs="Calibri"/>
        </w:rPr>
      </w:pPr>
      <w:r w:rsidRPr="00D51100">
        <w:rPr>
          <w:rFonts w:ascii="Calibri" w:hAnsi="Calibri" w:cs="Calibri"/>
        </w:rPr>
        <w:t xml:space="preserve">Ogden, J., &amp; Gilbert, J. (2011). </w:t>
      </w:r>
      <w:r w:rsidRPr="00D51100">
        <w:rPr>
          <w:rFonts w:ascii="Calibri" w:hAnsi="Calibri" w:cs="Calibri"/>
          <w:i/>
          <w:iCs/>
        </w:rPr>
        <w:t>Running the gauntlet: Advocating rat and feral cat eradication on an inhabited island – Great Barrier Island, New Zealand</w:t>
      </w:r>
      <w:r w:rsidRPr="00D51100">
        <w:rPr>
          <w:rFonts w:ascii="Calibri" w:hAnsi="Calibri" w:cs="Calibri"/>
        </w:rPr>
        <w:t>. 5.</w:t>
      </w:r>
    </w:p>
    <w:p w14:paraId="1961AB4E" w14:textId="77777777" w:rsidR="00D51100" w:rsidRPr="00D51100" w:rsidRDefault="00D51100" w:rsidP="00D51100">
      <w:pPr>
        <w:pStyle w:val="Bibliography"/>
        <w:rPr>
          <w:rFonts w:ascii="Calibri" w:hAnsi="Calibri" w:cs="Calibri"/>
        </w:rPr>
      </w:pPr>
      <w:r w:rsidRPr="00D51100">
        <w:rPr>
          <w:rFonts w:ascii="Calibri" w:hAnsi="Calibri" w:cs="Calibri"/>
        </w:rPr>
        <w:t xml:space="preserve">Oksanen, J. (2020). </w:t>
      </w:r>
      <w:r w:rsidRPr="00D51100">
        <w:rPr>
          <w:rFonts w:ascii="Calibri" w:hAnsi="Calibri" w:cs="Calibri"/>
          <w:i/>
          <w:iCs/>
        </w:rPr>
        <w:t>Vegan: Ecological diversity</w:t>
      </w:r>
      <w:r w:rsidRPr="00D51100">
        <w:rPr>
          <w:rFonts w:ascii="Calibri" w:hAnsi="Calibri" w:cs="Calibri"/>
        </w:rPr>
        <w:t>. 12.</w:t>
      </w:r>
    </w:p>
    <w:p w14:paraId="52F583B6" w14:textId="77777777" w:rsidR="00D51100" w:rsidRPr="00D51100" w:rsidRDefault="00D51100" w:rsidP="00D51100">
      <w:pPr>
        <w:pStyle w:val="Bibliography"/>
        <w:rPr>
          <w:rFonts w:ascii="Calibri" w:hAnsi="Calibri" w:cs="Calibri"/>
        </w:rPr>
      </w:pPr>
      <w:r w:rsidRPr="00D51100">
        <w:rPr>
          <w:rFonts w:ascii="Calibri" w:hAnsi="Calibri" w:cs="Calibri"/>
        </w:rPr>
        <w:lastRenderedPageBreak/>
        <w:t>Ortiz‐</w:t>
      </w:r>
      <w:proofErr w:type="spellStart"/>
      <w:r w:rsidRPr="00D51100">
        <w:rPr>
          <w:rFonts w:ascii="Calibri" w:hAnsi="Calibri" w:cs="Calibri"/>
        </w:rPr>
        <w:t>Catedral</w:t>
      </w:r>
      <w:proofErr w:type="spellEnd"/>
      <w:r w:rsidRPr="00D51100">
        <w:rPr>
          <w:rFonts w:ascii="Calibri" w:hAnsi="Calibri" w:cs="Calibri"/>
        </w:rPr>
        <w:t>, L., &amp; Brunton, D. H. (2009). Nesting sites and nesting success of reintroduced red‐crowned parakeets (</w:t>
      </w:r>
      <w:proofErr w:type="spellStart"/>
      <w:r w:rsidRPr="00D51100">
        <w:rPr>
          <w:rFonts w:ascii="Calibri" w:hAnsi="Calibri" w:cs="Calibri"/>
        </w:rPr>
        <w:t>Cyanoramphus</w:t>
      </w:r>
      <w:proofErr w:type="spellEnd"/>
      <w:r w:rsidRPr="00D51100">
        <w:rPr>
          <w:rFonts w:ascii="Calibri" w:hAnsi="Calibri" w:cs="Calibri"/>
        </w:rPr>
        <w:t xml:space="preserve"> </w:t>
      </w:r>
      <w:proofErr w:type="spellStart"/>
      <w:r w:rsidRPr="00D51100">
        <w:rPr>
          <w:rFonts w:ascii="Calibri" w:hAnsi="Calibri" w:cs="Calibri"/>
        </w:rPr>
        <w:t>novaezelandiae</w:t>
      </w:r>
      <w:proofErr w:type="spellEnd"/>
      <w:r w:rsidRPr="00D51100">
        <w:rPr>
          <w:rFonts w:ascii="Calibri" w:hAnsi="Calibri" w:cs="Calibri"/>
        </w:rPr>
        <w:t xml:space="preserve">) on </w:t>
      </w:r>
      <w:proofErr w:type="spellStart"/>
      <w:r w:rsidRPr="00D51100">
        <w:rPr>
          <w:rFonts w:ascii="Calibri" w:hAnsi="Calibri" w:cs="Calibri"/>
        </w:rPr>
        <w:t>Tiritiri</w:t>
      </w:r>
      <w:proofErr w:type="spellEnd"/>
      <w:r w:rsidRPr="00D51100">
        <w:rPr>
          <w:rFonts w:ascii="Calibri" w:hAnsi="Calibri" w:cs="Calibri"/>
        </w:rPr>
        <w:t xml:space="preserve"> Matangi Island, New Zealand. </w:t>
      </w:r>
      <w:r w:rsidRPr="00D51100">
        <w:rPr>
          <w:rFonts w:ascii="Calibri" w:hAnsi="Calibri" w:cs="Calibri"/>
          <w:i/>
          <w:iCs/>
        </w:rPr>
        <w:t>New Zealand Journal of Zoology</w:t>
      </w:r>
      <w:r w:rsidRPr="00D51100">
        <w:rPr>
          <w:rFonts w:ascii="Calibri" w:hAnsi="Calibri" w:cs="Calibri"/>
        </w:rPr>
        <w:t xml:space="preserve">, </w:t>
      </w:r>
      <w:r w:rsidRPr="00D51100">
        <w:rPr>
          <w:rFonts w:ascii="Calibri" w:hAnsi="Calibri" w:cs="Calibri"/>
          <w:i/>
          <w:iCs/>
        </w:rPr>
        <w:t>36</w:t>
      </w:r>
      <w:r w:rsidRPr="00D51100">
        <w:rPr>
          <w:rFonts w:ascii="Calibri" w:hAnsi="Calibri" w:cs="Calibri"/>
        </w:rPr>
        <w:t>(1), 1–10. https://doi.org/10.1080/03014220909510133</w:t>
      </w:r>
    </w:p>
    <w:p w14:paraId="2FCAB5AF" w14:textId="77777777" w:rsidR="00D51100" w:rsidRPr="00D51100" w:rsidRDefault="00D51100" w:rsidP="00D51100">
      <w:pPr>
        <w:pStyle w:val="Bibliography"/>
        <w:rPr>
          <w:rFonts w:ascii="Calibri" w:hAnsi="Calibri" w:cs="Calibri"/>
        </w:rPr>
      </w:pPr>
      <w:r w:rsidRPr="00D51100">
        <w:rPr>
          <w:rFonts w:ascii="Calibri" w:hAnsi="Calibri" w:cs="Calibri"/>
        </w:rPr>
        <w:t xml:space="preserve">Perry, G. L. W., Ogden, J., Enright, N. J., &amp; Davy, L. V. (2010). Vegetation patterns and trajectories in disturbed landscapes, Great Barrier Island, northern New Zealand. </w:t>
      </w:r>
      <w:r w:rsidRPr="00D51100">
        <w:rPr>
          <w:rFonts w:ascii="Calibri" w:hAnsi="Calibri" w:cs="Calibri"/>
          <w:i/>
          <w:iCs/>
        </w:rPr>
        <w:t>New Zealand Journal of Ecology</w:t>
      </w:r>
      <w:r w:rsidRPr="00D51100">
        <w:rPr>
          <w:rFonts w:ascii="Calibri" w:hAnsi="Calibri" w:cs="Calibri"/>
        </w:rPr>
        <w:t xml:space="preserve">, </w:t>
      </w:r>
      <w:r w:rsidRPr="00D51100">
        <w:rPr>
          <w:rFonts w:ascii="Calibri" w:hAnsi="Calibri" w:cs="Calibri"/>
          <w:i/>
          <w:iCs/>
        </w:rPr>
        <w:t>34</w:t>
      </w:r>
      <w:r w:rsidRPr="00D51100">
        <w:rPr>
          <w:rFonts w:ascii="Calibri" w:hAnsi="Calibri" w:cs="Calibri"/>
        </w:rPr>
        <w:t>(3), 13.</w:t>
      </w:r>
    </w:p>
    <w:p w14:paraId="0EA8C8E1" w14:textId="77777777" w:rsidR="00D51100" w:rsidRPr="00D51100" w:rsidRDefault="00D51100" w:rsidP="00D51100">
      <w:pPr>
        <w:pStyle w:val="Bibliography"/>
        <w:rPr>
          <w:rFonts w:ascii="Calibri" w:hAnsi="Calibri" w:cs="Calibri"/>
        </w:rPr>
      </w:pPr>
      <w:r w:rsidRPr="00D51100">
        <w:rPr>
          <w:rFonts w:ascii="Calibri" w:hAnsi="Calibri" w:cs="Calibri"/>
        </w:rPr>
        <w:t xml:space="preserve">R Core Team. (2021). </w:t>
      </w:r>
      <w:r w:rsidRPr="00D51100">
        <w:rPr>
          <w:rFonts w:ascii="Calibri" w:hAnsi="Calibri" w:cs="Calibri"/>
          <w:i/>
          <w:iCs/>
        </w:rPr>
        <w:t>R: A language and environment for statistical computing</w:t>
      </w:r>
      <w:r w:rsidRPr="00D51100">
        <w:rPr>
          <w:rFonts w:ascii="Calibri" w:hAnsi="Calibri" w:cs="Calibri"/>
        </w:rPr>
        <w:t xml:space="preserve"> [Manual]. https://www.R-project.org/</w:t>
      </w:r>
    </w:p>
    <w:p w14:paraId="7C2F0C18" w14:textId="77777777" w:rsidR="00D51100" w:rsidRPr="00D51100" w:rsidRDefault="00D51100" w:rsidP="00D51100">
      <w:pPr>
        <w:pStyle w:val="Bibliography"/>
        <w:rPr>
          <w:rFonts w:ascii="Calibri" w:hAnsi="Calibri" w:cs="Calibri"/>
        </w:rPr>
      </w:pPr>
      <w:r w:rsidRPr="00D51100">
        <w:rPr>
          <w:rFonts w:ascii="Calibri" w:hAnsi="Calibri" w:cs="Calibri"/>
        </w:rPr>
        <w:t xml:space="preserve">Robertson, H. A., Baird, K., Dowding, J. E., Elliott, G. P., </w:t>
      </w:r>
      <w:proofErr w:type="spellStart"/>
      <w:r w:rsidRPr="00D51100">
        <w:rPr>
          <w:rFonts w:ascii="Calibri" w:hAnsi="Calibri" w:cs="Calibri"/>
        </w:rPr>
        <w:t>Hitchmough</w:t>
      </w:r>
      <w:proofErr w:type="spellEnd"/>
      <w:r w:rsidRPr="00D51100">
        <w:rPr>
          <w:rFonts w:ascii="Calibri" w:hAnsi="Calibri" w:cs="Calibri"/>
        </w:rPr>
        <w:t xml:space="preserve">, R. A., </w:t>
      </w:r>
      <w:proofErr w:type="spellStart"/>
      <w:r w:rsidRPr="00D51100">
        <w:rPr>
          <w:rFonts w:ascii="Calibri" w:hAnsi="Calibri" w:cs="Calibri"/>
        </w:rPr>
        <w:t>Miskelly</w:t>
      </w:r>
      <w:proofErr w:type="spellEnd"/>
      <w:r w:rsidRPr="00D51100">
        <w:rPr>
          <w:rFonts w:ascii="Calibri" w:hAnsi="Calibri" w:cs="Calibri"/>
        </w:rPr>
        <w:t xml:space="preserve">, C. M., McArthur, N., O’Donnell, C. F. J., Sagar, P. M., Scofield, R. P., &amp; Taylor, G. A. (2016). </w:t>
      </w:r>
      <w:r w:rsidRPr="00D51100">
        <w:rPr>
          <w:rFonts w:ascii="Calibri" w:hAnsi="Calibri" w:cs="Calibri"/>
          <w:i/>
          <w:iCs/>
        </w:rPr>
        <w:t>Conservation status of New Zealand birds, 2016</w:t>
      </w:r>
      <w:r w:rsidRPr="00D51100">
        <w:rPr>
          <w:rFonts w:ascii="Calibri" w:hAnsi="Calibri" w:cs="Calibri"/>
        </w:rPr>
        <w:t>. 27.</w:t>
      </w:r>
    </w:p>
    <w:p w14:paraId="33EFE2F0" w14:textId="77777777" w:rsidR="00D51100" w:rsidRPr="00D51100" w:rsidRDefault="00D51100" w:rsidP="00D51100">
      <w:pPr>
        <w:pStyle w:val="Bibliography"/>
        <w:rPr>
          <w:rFonts w:ascii="Calibri" w:hAnsi="Calibri" w:cs="Calibri"/>
        </w:rPr>
      </w:pPr>
      <w:r w:rsidRPr="00D51100">
        <w:rPr>
          <w:rFonts w:ascii="Calibri" w:hAnsi="Calibri" w:cs="Calibri"/>
        </w:rPr>
        <w:t xml:space="preserve">Russell, J., &amp; Taylor, C. (Nick). (2017). </w:t>
      </w:r>
      <w:r w:rsidRPr="00D51100">
        <w:rPr>
          <w:rFonts w:ascii="Calibri" w:hAnsi="Calibri" w:cs="Calibri"/>
          <w:i/>
          <w:iCs/>
        </w:rPr>
        <w:t>Strategic Environmental Assessment for Invasive Species Management on Inhabited Islands</w:t>
      </w:r>
      <w:r w:rsidRPr="00D51100">
        <w:rPr>
          <w:rFonts w:ascii="Calibri" w:hAnsi="Calibri" w:cs="Calibri"/>
        </w:rPr>
        <w:t xml:space="preserve"> (SSRN Scholarly Paper ID 3022964). Social Science Research Network. https://doi.org/10.2139/ssrn.3022964</w:t>
      </w:r>
    </w:p>
    <w:p w14:paraId="14E1F286" w14:textId="77777777" w:rsidR="00D51100" w:rsidRPr="00D51100" w:rsidRDefault="00D51100" w:rsidP="00D51100">
      <w:pPr>
        <w:pStyle w:val="Bibliography"/>
        <w:rPr>
          <w:rFonts w:ascii="Calibri" w:hAnsi="Calibri" w:cs="Calibri"/>
        </w:rPr>
      </w:pPr>
      <w:r w:rsidRPr="00D51100">
        <w:rPr>
          <w:rFonts w:ascii="Calibri" w:hAnsi="Calibri" w:cs="Calibri"/>
        </w:rPr>
        <w:t xml:space="preserve">Simmonds, S. (2020). </w:t>
      </w:r>
      <w:r w:rsidRPr="00D51100">
        <w:rPr>
          <w:rFonts w:ascii="Calibri" w:hAnsi="Calibri" w:cs="Calibri"/>
          <w:i/>
          <w:iCs/>
        </w:rPr>
        <w:t>Aotea Bird Count Results of the December 2019 survey</w:t>
      </w:r>
      <w:r w:rsidRPr="00D51100">
        <w:rPr>
          <w:rFonts w:ascii="Calibri" w:hAnsi="Calibri" w:cs="Calibri"/>
        </w:rPr>
        <w:t>. https://www.gbiet.org/bird-count</w:t>
      </w:r>
    </w:p>
    <w:p w14:paraId="3B21B048" w14:textId="45E8062A" w:rsidR="00D51100" w:rsidRPr="00D51100" w:rsidRDefault="00D51100" w:rsidP="00D51100">
      <w:pPr>
        <w:pStyle w:val="Bibliography"/>
        <w:rPr>
          <w:rFonts w:ascii="Calibri" w:hAnsi="Calibri" w:cs="Calibri"/>
        </w:rPr>
      </w:pPr>
      <w:r w:rsidRPr="00D51100">
        <w:rPr>
          <w:rFonts w:ascii="Calibri" w:hAnsi="Calibri" w:cs="Calibri"/>
        </w:rPr>
        <w:t xml:space="preserve">Stewart, A. M., &amp; Craig, J. L. (1985). Movements, status, access to nectar, and spatial organisation of the </w:t>
      </w:r>
      <w:proofErr w:type="spellStart"/>
      <w:r w:rsidR="00C10225">
        <w:rPr>
          <w:rFonts w:ascii="Calibri" w:hAnsi="Calibri" w:cs="Calibri"/>
        </w:rPr>
        <w:t>tūī</w:t>
      </w:r>
      <w:proofErr w:type="spellEnd"/>
      <w:r w:rsidRPr="00D51100">
        <w:rPr>
          <w:rFonts w:ascii="Calibri" w:hAnsi="Calibri" w:cs="Calibri"/>
        </w:rPr>
        <w:t xml:space="preserve">. </w:t>
      </w:r>
      <w:r w:rsidRPr="00D51100">
        <w:rPr>
          <w:rFonts w:ascii="Calibri" w:hAnsi="Calibri" w:cs="Calibri"/>
          <w:i/>
          <w:iCs/>
        </w:rPr>
        <w:t>New Zealand Journal of Zoology</w:t>
      </w:r>
      <w:r w:rsidRPr="00D51100">
        <w:rPr>
          <w:rFonts w:ascii="Calibri" w:hAnsi="Calibri" w:cs="Calibri"/>
        </w:rPr>
        <w:t xml:space="preserve">, </w:t>
      </w:r>
      <w:r w:rsidRPr="00D51100">
        <w:rPr>
          <w:rFonts w:ascii="Calibri" w:hAnsi="Calibri" w:cs="Calibri"/>
          <w:i/>
          <w:iCs/>
        </w:rPr>
        <w:t>12</w:t>
      </w:r>
      <w:r w:rsidRPr="00D51100">
        <w:rPr>
          <w:rFonts w:ascii="Calibri" w:hAnsi="Calibri" w:cs="Calibri"/>
        </w:rPr>
        <w:t>(4), 664–666. https://doi.org/10.1080/03014223.1985.10428315</w:t>
      </w:r>
    </w:p>
    <w:p w14:paraId="16749D70" w14:textId="77777777" w:rsidR="00D51100" w:rsidRPr="00D51100" w:rsidRDefault="00D51100" w:rsidP="00D51100">
      <w:pPr>
        <w:pStyle w:val="Bibliography"/>
        <w:rPr>
          <w:rFonts w:ascii="Calibri" w:hAnsi="Calibri" w:cs="Calibri"/>
        </w:rPr>
      </w:pPr>
      <w:r w:rsidRPr="00D51100">
        <w:rPr>
          <w:rFonts w:ascii="Calibri" w:hAnsi="Calibri" w:cs="Calibri"/>
        </w:rPr>
        <w:t xml:space="preserve">Wotton, D. M., &amp; Kelly, D. (2012). Do larger frugivores move seeds further? Body size, seed dispersal distance, and a case study of a large, sedentary pigeon. </w:t>
      </w:r>
      <w:r w:rsidRPr="00D51100">
        <w:rPr>
          <w:rFonts w:ascii="Calibri" w:hAnsi="Calibri" w:cs="Calibri"/>
          <w:i/>
          <w:iCs/>
        </w:rPr>
        <w:t>Journal of Biogeography</w:t>
      </w:r>
      <w:r w:rsidRPr="00D51100">
        <w:rPr>
          <w:rFonts w:ascii="Calibri" w:hAnsi="Calibri" w:cs="Calibri"/>
        </w:rPr>
        <w:t xml:space="preserve">, </w:t>
      </w:r>
      <w:r w:rsidRPr="00D51100">
        <w:rPr>
          <w:rFonts w:ascii="Calibri" w:hAnsi="Calibri" w:cs="Calibri"/>
          <w:i/>
          <w:iCs/>
        </w:rPr>
        <w:t>39</w:t>
      </w:r>
      <w:r w:rsidRPr="00D51100">
        <w:rPr>
          <w:rFonts w:ascii="Calibri" w:hAnsi="Calibri" w:cs="Calibri"/>
        </w:rPr>
        <w:t>(11), 1973–1983. https://doi.org/10.1111/jbi.12000</w:t>
      </w:r>
    </w:p>
    <w:p w14:paraId="78C8DE72" w14:textId="68CFD121" w:rsidR="00526E43" w:rsidRPr="00125111" w:rsidRDefault="00D51100" w:rsidP="00FD3DDC">
      <w:pPr>
        <w:rPr>
          <w:rFonts w:eastAsiaTheme="majorEastAsia"/>
          <w:sz w:val="32"/>
          <w:szCs w:val="32"/>
        </w:rPr>
      </w:pPr>
      <w:r>
        <w:fldChar w:fldCharType="end"/>
      </w:r>
      <w:r w:rsidR="00526E43">
        <w:br w:type="page"/>
      </w:r>
    </w:p>
    <w:p w14:paraId="69D43D1A" w14:textId="49486148" w:rsidR="00526E43" w:rsidRDefault="00526E43" w:rsidP="00526E43">
      <w:pPr>
        <w:pStyle w:val="Heading1"/>
      </w:pPr>
      <w:bookmarkStart w:id="33" w:name="_Toc75783408"/>
      <w:r>
        <w:lastRenderedPageBreak/>
        <w:t>Appendix A</w:t>
      </w:r>
      <w:bookmarkEnd w:id="33"/>
    </w:p>
    <w:p w14:paraId="50042C87" w14:textId="4B2D220A" w:rsidR="00526E43" w:rsidRDefault="00526E43" w:rsidP="00526E43"/>
    <w:p w14:paraId="30AAF54E" w14:textId="119CB509" w:rsidR="0007368E" w:rsidRPr="00B12F58" w:rsidRDefault="0007368E" w:rsidP="0007368E">
      <w:pPr>
        <w:pStyle w:val="Caption"/>
        <w:keepNext/>
        <w:rPr>
          <w:color w:val="auto"/>
          <w:sz w:val="20"/>
          <w:szCs w:val="20"/>
        </w:rPr>
      </w:pPr>
      <w:r w:rsidRPr="00B12F58">
        <w:rPr>
          <w:color w:val="auto"/>
          <w:sz w:val="20"/>
          <w:szCs w:val="20"/>
        </w:rPr>
        <w:t xml:space="preserve">Table </w:t>
      </w:r>
      <w:r w:rsidRPr="00B12F58">
        <w:rPr>
          <w:color w:val="auto"/>
          <w:sz w:val="20"/>
          <w:szCs w:val="20"/>
        </w:rPr>
        <w:fldChar w:fldCharType="begin"/>
      </w:r>
      <w:r w:rsidRPr="00B12F58">
        <w:rPr>
          <w:color w:val="auto"/>
          <w:sz w:val="20"/>
          <w:szCs w:val="20"/>
        </w:rPr>
        <w:instrText xml:space="preserve"> SEQ Table \* ARABIC </w:instrText>
      </w:r>
      <w:r w:rsidRPr="00B12F58">
        <w:rPr>
          <w:color w:val="auto"/>
          <w:sz w:val="20"/>
          <w:szCs w:val="20"/>
        </w:rPr>
        <w:fldChar w:fldCharType="separate"/>
      </w:r>
      <w:r w:rsidR="0064550D">
        <w:rPr>
          <w:noProof/>
          <w:color w:val="auto"/>
          <w:sz w:val="20"/>
          <w:szCs w:val="20"/>
        </w:rPr>
        <w:t>3</w:t>
      </w:r>
      <w:r w:rsidRPr="00B12F58">
        <w:rPr>
          <w:color w:val="auto"/>
          <w:sz w:val="20"/>
          <w:szCs w:val="20"/>
        </w:rPr>
        <w:fldChar w:fldCharType="end"/>
      </w:r>
      <w:r w:rsidRPr="00B12F58">
        <w:rPr>
          <w:color w:val="auto"/>
          <w:sz w:val="20"/>
          <w:szCs w:val="20"/>
        </w:rPr>
        <w:t>: List of names</w:t>
      </w:r>
      <w:r w:rsidR="00214282" w:rsidRPr="00B12F58">
        <w:rPr>
          <w:color w:val="auto"/>
          <w:sz w:val="20"/>
          <w:szCs w:val="20"/>
        </w:rPr>
        <w:t xml:space="preserve"> and conservation status</w:t>
      </w:r>
      <w:r w:rsidR="008B44BD" w:rsidRPr="00B12F58">
        <w:rPr>
          <w:color w:val="auto"/>
          <w:sz w:val="20"/>
          <w:szCs w:val="20"/>
        </w:rPr>
        <w:t>,</w:t>
      </w:r>
      <w:r w:rsidRPr="00B12F58">
        <w:rPr>
          <w:color w:val="auto"/>
          <w:sz w:val="20"/>
          <w:szCs w:val="20"/>
        </w:rPr>
        <w:t xml:space="preserve"> including their </w:t>
      </w:r>
      <w:r w:rsidR="00555EE9">
        <w:rPr>
          <w:color w:val="auto"/>
          <w:sz w:val="20"/>
          <w:szCs w:val="20"/>
        </w:rPr>
        <w:t>Māori</w:t>
      </w:r>
      <w:r w:rsidRPr="00B12F58">
        <w:rPr>
          <w:color w:val="auto"/>
          <w:sz w:val="20"/>
          <w:szCs w:val="20"/>
        </w:rPr>
        <w:t>, Latin</w:t>
      </w:r>
      <w:r w:rsidR="00214282" w:rsidRPr="00B12F58">
        <w:rPr>
          <w:color w:val="auto"/>
          <w:sz w:val="20"/>
          <w:szCs w:val="20"/>
        </w:rPr>
        <w:t>,</w:t>
      </w:r>
      <w:r w:rsidRPr="00B12F58">
        <w:rPr>
          <w:color w:val="auto"/>
          <w:sz w:val="20"/>
          <w:szCs w:val="20"/>
        </w:rPr>
        <w:t xml:space="preserve"> and European names. Note some species have multiple </w:t>
      </w:r>
      <w:r w:rsidR="00555EE9">
        <w:rPr>
          <w:color w:val="auto"/>
          <w:sz w:val="20"/>
          <w:szCs w:val="20"/>
        </w:rPr>
        <w:t>Māori</w:t>
      </w:r>
      <w:r w:rsidRPr="00B12F58">
        <w:rPr>
          <w:color w:val="auto"/>
          <w:sz w:val="20"/>
          <w:szCs w:val="20"/>
        </w:rPr>
        <w:t xml:space="preserve"> or European names that are not included</w:t>
      </w:r>
      <w:r w:rsidR="009E7BA4">
        <w:rPr>
          <w:color w:val="auto"/>
          <w:sz w:val="20"/>
          <w:szCs w:val="20"/>
        </w:rPr>
        <w:t>.</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30"/>
        <w:gridCol w:w="2203"/>
        <w:gridCol w:w="1733"/>
        <w:gridCol w:w="1764"/>
        <w:gridCol w:w="1803"/>
      </w:tblGrid>
      <w:tr w:rsidR="00F3722E" w:rsidRPr="00E94B40" w14:paraId="012ECA25" w14:textId="77777777" w:rsidTr="00546C53">
        <w:trPr>
          <w:trHeight w:val="326"/>
        </w:trPr>
        <w:tc>
          <w:tcPr>
            <w:tcW w:w="1530" w:type="dxa"/>
            <w:noWrap/>
            <w:hideMark/>
          </w:tcPr>
          <w:p w14:paraId="1741D5D4" w14:textId="167A6CC5" w:rsidR="00F3722E" w:rsidRPr="00E94B40" w:rsidRDefault="00555EE9" w:rsidP="00F3722E">
            <w:pPr>
              <w:rPr>
                <w:rFonts w:ascii="Calibri" w:eastAsia="Times New Roman" w:hAnsi="Calibri" w:cs="Calibri"/>
                <w:b/>
                <w:bCs/>
                <w:color w:val="000000"/>
                <w:lang w:eastAsia="en-NZ"/>
              </w:rPr>
            </w:pPr>
            <w:r>
              <w:rPr>
                <w:b/>
                <w:bCs/>
              </w:rPr>
              <w:t>Māori</w:t>
            </w:r>
            <w:r w:rsidR="00F3722E" w:rsidRPr="00F3722E">
              <w:rPr>
                <w:b/>
                <w:bCs/>
              </w:rPr>
              <w:t xml:space="preserve">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00546C53">
        <w:trPr>
          <w:trHeight w:val="326"/>
        </w:trPr>
        <w:tc>
          <w:tcPr>
            <w:tcW w:w="1530" w:type="dxa"/>
            <w:noWrap/>
            <w:hideMark/>
          </w:tcPr>
          <w:p w14:paraId="7B0D9347" w14:textId="79669818" w:rsidR="00F3722E" w:rsidRPr="00E94B40" w:rsidRDefault="00C10225" w:rsidP="00F3722E">
            <w:pPr>
              <w:rPr>
                <w:rFonts w:ascii="Calibri" w:eastAsia="Times New Roman" w:hAnsi="Calibri" w:cs="Calibri"/>
                <w:color w:val="000000"/>
                <w:lang w:eastAsia="en-NZ"/>
              </w:rPr>
            </w:pPr>
            <w:proofErr w:type="spellStart"/>
            <w:r>
              <w:t>Kā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00546C53">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00546C53">
        <w:trPr>
          <w:trHeight w:val="326"/>
        </w:trPr>
        <w:tc>
          <w:tcPr>
            <w:tcW w:w="1530" w:type="dxa"/>
            <w:noWrap/>
            <w:hideMark/>
          </w:tcPr>
          <w:p w14:paraId="5A4EA504" w14:textId="21F0DD0A" w:rsidR="00F3722E" w:rsidRPr="00E94B40" w:rsidRDefault="00C10225" w:rsidP="00F3722E">
            <w:pPr>
              <w:rPr>
                <w:rFonts w:ascii="Calibri" w:eastAsia="Times New Roman" w:hAnsi="Calibri" w:cs="Calibri"/>
                <w:color w:val="000000"/>
                <w:lang w:eastAsia="en-NZ"/>
              </w:rPr>
            </w:pPr>
            <w:proofErr w:type="spellStart"/>
            <w:r>
              <w:t>Kākā</w:t>
            </w:r>
            <w:proofErr w:type="spellEnd"/>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00546C53">
        <w:trPr>
          <w:trHeight w:val="326"/>
        </w:trPr>
        <w:tc>
          <w:tcPr>
            <w:tcW w:w="1530" w:type="dxa"/>
            <w:noWrap/>
            <w:hideMark/>
          </w:tcPr>
          <w:p w14:paraId="4BE7E8C8" w14:textId="6F77CE85" w:rsidR="00F3722E" w:rsidRPr="00E94B40" w:rsidRDefault="00C10225" w:rsidP="00F3722E">
            <w:pPr>
              <w:rPr>
                <w:rFonts w:ascii="Calibri" w:eastAsia="Times New Roman" w:hAnsi="Calibri" w:cs="Calibri"/>
                <w:color w:val="000000"/>
                <w:lang w:eastAsia="en-NZ"/>
              </w:rPr>
            </w:pPr>
            <w:proofErr w:type="spellStart"/>
            <w:r>
              <w:t>Kākāriki</w:t>
            </w:r>
            <w:proofErr w:type="spellEnd"/>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00546C53">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00546C53">
        <w:trPr>
          <w:trHeight w:val="326"/>
        </w:trPr>
        <w:tc>
          <w:tcPr>
            <w:tcW w:w="1530" w:type="dxa"/>
            <w:noWrap/>
            <w:hideMark/>
          </w:tcPr>
          <w:p w14:paraId="1AA4C7E6" w14:textId="2A1D4BC5" w:rsidR="00F3722E" w:rsidRPr="00E94B40" w:rsidRDefault="00F3722E" w:rsidP="00F3722E">
            <w:pPr>
              <w:rPr>
                <w:rFonts w:ascii="Calibri" w:eastAsia="Times New Roman" w:hAnsi="Calibri" w:cs="Calibri"/>
                <w:color w:val="000000"/>
                <w:lang w:eastAsia="en-NZ"/>
              </w:rPr>
            </w:pPr>
            <w:r w:rsidRPr="00EC7914">
              <w:t xml:space="preserve">Kawau </w:t>
            </w:r>
            <w:proofErr w:type="spellStart"/>
            <w:r w:rsidR="00C10225" w:rsidRPr="00C10225">
              <w:t>tūi</w:t>
            </w:r>
            <w:proofErr w:type="spellEnd"/>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00546C53">
        <w:trPr>
          <w:trHeight w:val="326"/>
        </w:trPr>
        <w:tc>
          <w:tcPr>
            <w:tcW w:w="1530" w:type="dxa"/>
            <w:noWrap/>
            <w:hideMark/>
          </w:tcPr>
          <w:p w14:paraId="4B73EBE8" w14:textId="209967AD" w:rsidR="00F3722E" w:rsidRPr="00E94B40" w:rsidRDefault="00C10225" w:rsidP="00F3722E">
            <w:pPr>
              <w:rPr>
                <w:rFonts w:ascii="Calibri" w:eastAsia="Times New Roman" w:hAnsi="Calibri" w:cs="Calibri"/>
                <w:color w:val="000000"/>
                <w:lang w:eastAsia="en-NZ"/>
              </w:rPr>
            </w:pPr>
            <w:proofErr w:type="spellStart"/>
            <w:r>
              <w:t>Kererū</w:t>
            </w:r>
            <w:proofErr w:type="spellEnd"/>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00546C53">
        <w:trPr>
          <w:trHeight w:val="326"/>
        </w:trPr>
        <w:tc>
          <w:tcPr>
            <w:tcW w:w="1530" w:type="dxa"/>
            <w:noWrap/>
            <w:hideMark/>
          </w:tcPr>
          <w:p w14:paraId="4FFA6B3E" w14:textId="05BCF4E1" w:rsidR="00F3722E" w:rsidRPr="00E94B40" w:rsidRDefault="00C10225" w:rsidP="00F3722E">
            <w:pPr>
              <w:rPr>
                <w:rFonts w:ascii="Calibri" w:eastAsia="Times New Roman" w:hAnsi="Calibri" w:cs="Calibri"/>
                <w:color w:val="000000"/>
                <w:lang w:eastAsia="en-NZ"/>
              </w:rPr>
            </w:pPr>
            <w:proofErr w:type="spellStart"/>
            <w:r>
              <w:t>Kōtare</w:t>
            </w:r>
            <w:proofErr w:type="spellEnd"/>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00546C53">
        <w:trPr>
          <w:trHeight w:val="326"/>
        </w:trPr>
        <w:tc>
          <w:tcPr>
            <w:tcW w:w="1530" w:type="dxa"/>
            <w:noWrap/>
            <w:hideMark/>
          </w:tcPr>
          <w:p w14:paraId="1AABD7D3" w14:textId="354C8721" w:rsidR="00F3722E" w:rsidRPr="00E94B40" w:rsidRDefault="00F3722E" w:rsidP="00F3722E">
            <w:pPr>
              <w:rPr>
                <w:rFonts w:ascii="Calibri" w:eastAsia="Times New Roman" w:hAnsi="Calibri" w:cs="Calibri"/>
                <w:color w:val="000000"/>
                <w:lang w:eastAsia="en-NZ"/>
              </w:rPr>
            </w:pPr>
            <w:commentRangeStart w:id="34"/>
            <w:proofErr w:type="spellStart"/>
            <w:r w:rsidRPr="00EC7914">
              <w:t>Makipae</w:t>
            </w:r>
            <w:commentRangeEnd w:id="34"/>
            <w:proofErr w:type="spellEnd"/>
            <w:r w:rsidR="00C10225">
              <w:rPr>
                <w:rStyle w:val="CommentReference"/>
              </w:rPr>
              <w:commentReference w:id="34"/>
            </w:r>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00546C53">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00546C53">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00546C53">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00546C53">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00546C53">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00546C53">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00546C53">
        <w:trPr>
          <w:trHeight w:val="326"/>
        </w:trPr>
        <w:tc>
          <w:tcPr>
            <w:tcW w:w="1530" w:type="dxa"/>
            <w:noWrap/>
            <w:hideMark/>
          </w:tcPr>
          <w:p w14:paraId="0BA98FDC" w14:textId="236EF4B3" w:rsidR="00F3722E" w:rsidRPr="00E94B40" w:rsidRDefault="00C10225" w:rsidP="00F3722E">
            <w:pPr>
              <w:rPr>
                <w:rFonts w:ascii="Calibri" w:eastAsia="Times New Roman" w:hAnsi="Calibri" w:cs="Calibri"/>
                <w:color w:val="000000"/>
                <w:lang w:eastAsia="en-NZ"/>
              </w:rPr>
            </w:pPr>
            <w:proofErr w:type="spellStart"/>
            <w:r>
              <w:t>Pā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00546C53">
        <w:trPr>
          <w:trHeight w:val="326"/>
        </w:trPr>
        <w:tc>
          <w:tcPr>
            <w:tcW w:w="1530" w:type="dxa"/>
            <w:noWrap/>
            <w:hideMark/>
          </w:tcPr>
          <w:p w14:paraId="267C2EA3" w14:textId="72C50179" w:rsidR="00F3722E" w:rsidRPr="00E94B40" w:rsidRDefault="00C10225" w:rsidP="00F3722E">
            <w:pPr>
              <w:rPr>
                <w:rFonts w:ascii="Calibri" w:eastAsia="Times New Roman" w:hAnsi="Calibri" w:cs="Calibri"/>
                <w:color w:val="000000"/>
                <w:lang w:eastAsia="en-NZ"/>
              </w:rPr>
            </w:pPr>
            <w:proofErr w:type="spellStart"/>
            <w:r>
              <w:t>P</w:t>
            </w:r>
            <w:r w:rsidRPr="00C10225">
              <w:t>īpī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00546C53">
        <w:trPr>
          <w:trHeight w:val="326"/>
        </w:trPr>
        <w:tc>
          <w:tcPr>
            <w:tcW w:w="1530" w:type="dxa"/>
            <w:noWrap/>
            <w:hideMark/>
          </w:tcPr>
          <w:p w14:paraId="62EA8332" w14:textId="0684506C" w:rsidR="00F3722E" w:rsidRPr="00E94B40" w:rsidRDefault="00C10225" w:rsidP="00F3722E">
            <w:pPr>
              <w:rPr>
                <w:rFonts w:ascii="Calibri" w:eastAsia="Times New Roman" w:hAnsi="Calibri" w:cs="Calibri"/>
                <w:color w:val="000000"/>
                <w:lang w:eastAsia="en-NZ"/>
              </w:rPr>
            </w:pPr>
            <w:proofErr w:type="spellStart"/>
            <w:r>
              <w:t>P</w:t>
            </w:r>
            <w:r w:rsidRPr="00C10225">
              <w:t>ī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00546C53">
        <w:trPr>
          <w:trHeight w:val="326"/>
        </w:trPr>
        <w:tc>
          <w:tcPr>
            <w:tcW w:w="1530" w:type="dxa"/>
            <w:noWrap/>
            <w:hideMark/>
          </w:tcPr>
          <w:p w14:paraId="19375C33" w14:textId="262A43E7" w:rsidR="00F3722E" w:rsidRPr="00E94B40" w:rsidRDefault="00C10225" w:rsidP="00F3722E">
            <w:pPr>
              <w:rPr>
                <w:rFonts w:ascii="Calibri" w:eastAsia="Times New Roman" w:hAnsi="Calibri" w:cs="Calibri"/>
                <w:color w:val="000000"/>
                <w:lang w:eastAsia="en-NZ"/>
              </w:rPr>
            </w:pPr>
            <w:proofErr w:type="spellStart"/>
            <w:r>
              <w:t>Pū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00546C53">
        <w:trPr>
          <w:trHeight w:val="326"/>
        </w:trPr>
        <w:tc>
          <w:tcPr>
            <w:tcW w:w="1530" w:type="dxa"/>
            <w:noWrap/>
            <w:hideMark/>
          </w:tcPr>
          <w:p w14:paraId="7A9E7161" w14:textId="4D08236B" w:rsidR="00F3722E" w:rsidRPr="00E94B40" w:rsidRDefault="00C10225" w:rsidP="00F3722E">
            <w:pPr>
              <w:rPr>
                <w:rFonts w:ascii="Calibri" w:eastAsia="Times New Roman" w:hAnsi="Calibri" w:cs="Calibri"/>
                <w:color w:val="000000"/>
                <w:lang w:eastAsia="en-NZ"/>
              </w:rPr>
            </w:pPr>
            <w:proofErr w:type="spellStart"/>
            <w:r>
              <w:t>P</w:t>
            </w:r>
            <w:r w:rsidRPr="00C10225">
              <w:t>ū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00546C53">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00546C53">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00546C53">
        <w:trPr>
          <w:trHeight w:val="326"/>
        </w:trPr>
        <w:tc>
          <w:tcPr>
            <w:tcW w:w="1530" w:type="dxa"/>
            <w:noWrap/>
            <w:hideMark/>
          </w:tcPr>
          <w:p w14:paraId="327E5CBC" w14:textId="411FEACF" w:rsidR="00F3722E" w:rsidRPr="00E94B40" w:rsidRDefault="00C10225" w:rsidP="00F3722E">
            <w:pPr>
              <w:rPr>
                <w:rFonts w:ascii="Calibri" w:eastAsia="Times New Roman" w:hAnsi="Calibri" w:cs="Calibri"/>
                <w:color w:val="000000"/>
                <w:lang w:eastAsia="en-NZ"/>
              </w:rPr>
            </w:pPr>
            <w:proofErr w:type="spellStart"/>
            <w:r>
              <w:t>T</w:t>
            </w:r>
            <w:r w:rsidRPr="00C10225">
              <w:t>ā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00546C53">
        <w:trPr>
          <w:trHeight w:val="326"/>
        </w:trPr>
        <w:tc>
          <w:tcPr>
            <w:tcW w:w="1530" w:type="dxa"/>
            <w:noWrap/>
            <w:hideMark/>
          </w:tcPr>
          <w:p w14:paraId="1355A8CE" w14:textId="6C152437" w:rsidR="00F3722E" w:rsidRPr="00E94B40" w:rsidRDefault="00C10225" w:rsidP="00F3722E">
            <w:pPr>
              <w:rPr>
                <w:rFonts w:ascii="Calibri" w:eastAsia="Times New Roman" w:hAnsi="Calibri" w:cs="Calibri"/>
                <w:color w:val="000000"/>
                <w:lang w:eastAsia="en-NZ"/>
              </w:rPr>
            </w:pPr>
            <w:proofErr w:type="spellStart"/>
            <w:r>
              <w:t>T</w:t>
            </w:r>
            <w:r w:rsidRPr="00C10225">
              <w:t>arā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00546C53">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00546C53">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lastRenderedPageBreak/>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00546C53">
        <w:trPr>
          <w:trHeight w:val="326"/>
        </w:trPr>
        <w:tc>
          <w:tcPr>
            <w:tcW w:w="1530" w:type="dxa"/>
            <w:noWrap/>
            <w:hideMark/>
          </w:tcPr>
          <w:p w14:paraId="17424D9E" w14:textId="1253F65F" w:rsidR="00F3722E" w:rsidRPr="00E94B40" w:rsidRDefault="00C10225" w:rsidP="00F3722E">
            <w:pPr>
              <w:rPr>
                <w:rFonts w:ascii="Calibri" w:eastAsia="Times New Roman" w:hAnsi="Calibri" w:cs="Calibri"/>
                <w:color w:val="000000"/>
                <w:lang w:eastAsia="en-NZ"/>
              </w:rPr>
            </w:pPr>
            <w:proofErr w:type="spellStart"/>
            <w:r>
              <w:t>T</w:t>
            </w:r>
            <w:r w:rsidRPr="00C10225">
              <w:t>ōrea</w:t>
            </w:r>
            <w:proofErr w:type="spellEnd"/>
            <w:r w:rsidRPr="00C10225">
              <w:t xml:space="preserve"> </w:t>
            </w:r>
            <w:proofErr w:type="spellStart"/>
            <w:r>
              <w:t>p</w:t>
            </w:r>
            <w:r w:rsidR="00F3722E" w:rsidRPr="00EC7914">
              <w:t>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00546C53">
        <w:trPr>
          <w:trHeight w:val="326"/>
        </w:trPr>
        <w:tc>
          <w:tcPr>
            <w:tcW w:w="1530" w:type="dxa"/>
            <w:noWrap/>
            <w:hideMark/>
          </w:tcPr>
          <w:p w14:paraId="080F5213" w14:textId="744E3E88" w:rsidR="00F3722E" w:rsidRPr="00E94B40" w:rsidRDefault="00C10225" w:rsidP="00F3722E">
            <w:pPr>
              <w:rPr>
                <w:rFonts w:ascii="Calibri" w:eastAsia="Times New Roman" w:hAnsi="Calibri" w:cs="Calibri"/>
                <w:color w:val="000000"/>
                <w:lang w:eastAsia="en-NZ"/>
              </w:rPr>
            </w:pPr>
            <w:proofErr w:type="spellStart"/>
            <w:r>
              <w:t>Tūī</w:t>
            </w:r>
            <w:proofErr w:type="spellEnd"/>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00546C53">
        <w:trPr>
          <w:trHeight w:val="326"/>
        </w:trPr>
        <w:tc>
          <w:tcPr>
            <w:tcW w:w="1530" w:type="dxa"/>
            <w:noWrap/>
            <w:hideMark/>
          </w:tcPr>
          <w:p w14:paraId="7BBB632A" w14:textId="389C80B9" w:rsidR="00F3722E" w:rsidRPr="00E94B40" w:rsidRDefault="00C10225" w:rsidP="00F3722E">
            <w:pPr>
              <w:rPr>
                <w:rFonts w:ascii="Calibri" w:eastAsia="Times New Roman" w:hAnsi="Calibri" w:cs="Calibri"/>
                <w:color w:val="000000"/>
                <w:lang w:eastAsia="en-NZ"/>
              </w:rPr>
            </w:pPr>
            <w:proofErr w:type="spellStart"/>
            <w:r>
              <w:t>T</w:t>
            </w:r>
            <w:r w:rsidRPr="00C10225">
              <w:t>ū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00546C53">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06E6AC7" w14:textId="77777777" w:rsidTr="00546C53">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00546C53">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00546C53">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00546C53">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00546C53">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00546C53">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00546C53">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bookmarkStart w:id="35" w:name="_Toc75783409"/>
      <w:r>
        <w:lastRenderedPageBreak/>
        <w:t>Append</w:t>
      </w:r>
      <w:r w:rsidR="000F7BA9">
        <w:t>ix B</w:t>
      </w:r>
      <w:bookmarkEnd w:id="35"/>
    </w:p>
    <w:p w14:paraId="26FC4D26" w14:textId="5E579B6F" w:rsidR="00DF781A" w:rsidRDefault="00DF781A" w:rsidP="00526E43"/>
    <w:p w14:paraId="705A7777" w14:textId="1E4DA143" w:rsidR="00B525EF" w:rsidRPr="00526E43" w:rsidRDefault="00002C0D" w:rsidP="00526E43">
      <w:r>
        <w:rPr>
          <w:noProof/>
        </w:rPr>
        <mc:AlternateContent>
          <mc:Choice Requires="wps">
            <w:drawing>
              <wp:anchor distT="0" distB="0" distL="114300" distR="114300" simplePos="0" relativeHeight="251662336" behindDoc="0" locked="0" layoutInCell="1" allowOverlap="1" wp14:anchorId="529D88C3" wp14:editId="32DF8398">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1DAD98A4" w:rsidR="007A0D15" w:rsidRDefault="007A0D15" w:rsidP="000F7BA9">
                            <w:pPr>
                              <w:pStyle w:val="Caption"/>
                              <w:rPr>
                                <w:noProof/>
                              </w:rPr>
                            </w:pPr>
                            <w:r>
                              <w:t xml:space="preserve">Figure </w:t>
                            </w:r>
                            <w:r w:rsidR="00C42E6F">
                              <w:fldChar w:fldCharType="begin"/>
                            </w:r>
                            <w:r w:rsidR="00C42E6F">
                              <w:instrText xml:space="preserve"> SEQ Figure \* ARABIC </w:instrText>
                            </w:r>
                            <w:r w:rsidR="00C42E6F">
                              <w:fldChar w:fldCharType="separate"/>
                            </w:r>
                            <w:r>
                              <w:rPr>
                                <w:noProof/>
                              </w:rPr>
                              <w:t>6</w:t>
                            </w:r>
                            <w:r w:rsidR="00C42E6F">
                              <w:rPr>
                                <w:noProof/>
                              </w:rPr>
                              <w:fldChar w:fldCharType="end"/>
                            </w:r>
                            <w:r>
                              <w:t>: Counts of all 40  species identified summed across all 16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1DAD98A4" w:rsidR="007A0D15" w:rsidRDefault="007A0D15" w:rsidP="000F7BA9">
                      <w:pPr>
                        <w:pStyle w:val="Caption"/>
                        <w:rPr>
                          <w:noProof/>
                        </w:rPr>
                      </w:pPr>
                      <w:r>
                        <w:t xml:space="preserve">Figure </w:t>
                      </w:r>
                      <w:r w:rsidR="00C42E6F">
                        <w:fldChar w:fldCharType="begin"/>
                      </w:r>
                      <w:r w:rsidR="00C42E6F">
                        <w:instrText xml:space="preserve"> SEQ Figure \* ARABIC </w:instrText>
                      </w:r>
                      <w:r w:rsidR="00C42E6F">
                        <w:fldChar w:fldCharType="separate"/>
                      </w:r>
                      <w:r>
                        <w:rPr>
                          <w:noProof/>
                        </w:rPr>
                        <w:t>6</w:t>
                      </w:r>
                      <w:r w:rsidR="00C42E6F">
                        <w:rPr>
                          <w:noProof/>
                        </w:rPr>
                        <w:fldChar w:fldCharType="end"/>
                      </w:r>
                      <w:r>
                        <w:t>: Counts of all 40  species identified summed across all 16 sites.</w:t>
                      </w:r>
                    </w:p>
                  </w:txbxContent>
                </v:textbox>
                <w10:wrap type="square" anchorx="margin"/>
              </v:shape>
            </w:pict>
          </mc:Fallback>
        </mc:AlternateContent>
      </w:r>
      <w:r>
        <w:rPr>
          <w:noProof/>
        </w:rPr>
        <w:drawing>
          <wp:anchor distT="0" distB="0" distL="114300" distR="114300" simplePos="0" relativeHeight="251661312" behindDoc="0" locked="0" layoutInCell="1" allowOverlap="1" wp14:anchorId="7223A4B5" wp14:editId="256E6EE7">
            <wp:simplePos x="0" y="0"/>
            <wp:positionH relativeFrom="margin">
              <wp:align>left</wp:align>
            </wp:positionH>
            <wp:positionV relativeFrom="margin">
              <wp:posOffset>2426970</wp:posOffset>
            </wp:positionV>
            <wp:extent cx="7233285" cy="5622925"/>
            <wp:effectExtent l="508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0" y="0"/>
                      <a:ext cx="7233285" cy="5622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w:t>
      </w:r>
      <w:r w:rsidR="006A44C0">
        <w:t>NA</w:t>
      </w:r>
      <w:r w:rsidR="005C2543">
        <w:t xml:space="preserve"> fo</w:t>
      </w:r>
      <w:r w:rsidR="008F1773">
        <w:t>r birds unide</w:t>
      </w:r>
      <w:r w:rsidR="00BD566D">
        <w:t>n</w:t>
      </w:r>
      <w:r w:rsidR="008F1773">
        <w:t>tified to the species level</w:t>
      </w:r>
      <w:r w:rsidR="006A44C0">
        <w:t>)</w:t>
      </w:r>
      <w:r w:rsidR="008F1773">
        <w:t>.</w:t>
      </w:r>
    </w:p>
    <w:sectPr w:rsidR="00B525EF" w:rsidRPr="00526E43">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Quinn Asena" w:date="2021-06-24T15:22:00Z" w:initials="QA">
    <w:p w14:paraId="42C590F9" w14:textId="5FF381DA" w:rsidR="007A0D15" w:rsidRDefault="007A0D15">
      <w:pPr>
        <w:pStyle w:val="CommentText"/>
      </w:pPr>
      <w:r>
        <w:rPr>
          <w:rStyle w:val="CommentReference"/>
        </w:rPr>
        <w:annotationRef/>
      </w:r>
      <w:r>
        <w:t xml:space="preserve">Necessary to include a summary? First report had an executive </w:t>
      </w:r>
      <w:proofErr w:type="spellStart"/>
      <w:proofErr w:type="gramStart"/>
      <w:r>
        <w:t>summay</w:t>
      </w:r>
      <w:proofErr w:type="spellEnd"/>
      <w:proofErr w:type="gramEnd"/>
      <w:r>
        <w:t xml:space="preserve"> but I’m not convinced I need one here.</w:t>
      </w:r>
    </w:p>
  </w:comment>
  <w:comment w:id="4" w:author="Quinn Asena" w:date="2021-06-28T11:53:00Z" w:initials="QA">
    <w:p w14:paraId="0FBAB837" w14:textId="32AD9009" w:rsidR="00C765A1" w:rsidRDefault="00C765A1">
      <w:pPr>
        <w:pStyle w:val="CommentText"/>
      </w:pPr>
      <w:r>
        <w:rPr>
          <w:rStyle w:val="CommentReference"/>
        </w:rPr>
        <w:annotationRef/>
      </w:r>
      <w:r>
        <w:t>You mentioned a new fence being built on the island? Worth mentioning as well but couldn’t find details.</w:t>
      </w:r>
    </w:p>
  </w:comment>
  <w:comment w:id="5" w:author="Quinn Asena" w:date="2021-06-28T11:48:00Z" w:initials="QA">
    <w:p w14:paraId="2FE8C693" w14:textId="7DC40F5F" w:rsidR="009F58AC" w:rsidRDefault="009F58AC">
      <w:pPr>
        <w:pStyle w:val="CommentText"/>
      </w:pPr>
      <w:r>
        <w:rPr>
          <w:rStyle w:val="CommentReference"/>
        </w:rPr>
        <w:annotationRef/>
      </w:r>
      <w:r>
        <w:t>Value from website, Perry 2010 mentions 150 ha, Russell and Taylor mentions 230 ha…</w:t>
      </w:r>
    </w:p>
  </w:comment>
  <w:comment w:id="8" w:author="Quinn Asena" w:date="2021-06-24T17:34:00Z" w:initials="QA">
    <w:p w14:paraId="79A48190" w14:textId="297C9C06" w:rsidR="007A0D15" w:rsidRDefault="007A0D15">
      <w:pPr>
        <w:pStyle w:val="CommentText"/>
      </w:pPr>
      <w:r>
        <w:rPr>
          <w:rStyle w:val="CommentReference"/>
        </w:rPr>
        <w:annotationRef/>
      </w:r>
      <w:r>
        <w:t xml:space="preserve">I’m not sure why these four species are key target species above any of the others like </w:t>
      </w:r>
      <w:proofErr w:type="spellStart"/>
      <w:r>
        <w:t>pateke</w:t>
      </w:r>
      <w:proofErr w:type="spellEnd"/>
      <w:r>
        <w:t xml:space="preserve">? Could maybe use a line like: Kereru and tui are charismatic </w:t>
      </w:r>
      <w:proofErr w:type="spellStart"/>
      <w:r>
        <w:t>spp</w:t>
      </w:r>
      <w:proofErr w:type="spellEnd"/>
      <w:r>
        <w:t xml:space="preserve"> and </w:t>
      </w:r>
      <w:proofErr w:type="spellStart"/>
      <w:r w:rsidR="00C10225">
        <w:t>kākā</w:t>
      </w:r>
      <w:proofErr w:type="spellEnd"/>
      <w:r>
        <w:t xml:space="preserve"> and </w:t>
      </w:r>
      <w:proofErr w:type="spellStart"/>
      <w:r w:rsidR="00C10225">
        <w:t>kākāriki</w:t>
      </w:r>
      <w:proofErr w:type="spellEnd"/>
      <w:r>
        <w:t xml:space="preserve"> are uncommon?</w:t>
      </w:r>
    </w:p>
  </w:comment>
  <w:comment w:id="13" w:author="Quinn Asena" w:date="2021-06-28T12:04:00Z" w:initials="QA">
    <w:p w14:paraId="6C81F5DD" w14:textId="399EDEDB" w:rsidR="00B753E3" w:rsidRDefault="00B753E3">
      <w:pPr>
        <w:pStyle w:val="CommentText"/>
      </w:pPr>
      <w:r>
        <w:rPr>
          <w:rStyle w:val="CommentReference"/>
        </w:rPr>
        <w:annotationRef/>
      </w:r>
      <w:r>
        <w:t xml:space="preserve">Probably unnecessary to have an appendix of </w:t>
      </w:r>
      <w:proofErr w:type="gramStart"/>
      <w:r>
        <w:t>packages?</w:t>
      </w:r>
      <w:proofErr w:type="gramEnd"/>
      <w:r>
        <w:t xml:space="preserve"> Maybe Just cite vegan here?</w:t>
      </w:r>
    </w:p>
  </w:comment>
  <w:comment w:id="17" w:author="Quinn Asena" w:date="2021-06-28T12:26:00Z" w:initials="QA">
    <w:p w14:paraId="2C2984CF" w14:textId="272A957C" w:rsidR="0037657D" w:rsidRDefault="0037657D">
      <w:pPr>
        <w:pStyle w:val="CommentText"/>
      </w:pPr>
      <w:r>
        <w:rPr>
          <w:rStyle w:val="CommentReference"/>
        </w:rPr>
        <w:annotationRef/>
      </w:r>
      <w:r>
        <w:t>Tried to provide a simple summary but not sure I managed… XD</w:t>
      </w:r>
    </w:p>
  </w:comment>
  <w:comment w:id="20" w:author="Quinn Asena" w:date="2021-06-28T12:27:00Z" w:initials="QA">
    <w:p w14:paraId="3C590517" w14:textId="265AB2F6" w:rsidR="00763DC7" w:rsidRDefault="00763DC7">
      <w:pPr>
        <w:pStyle w:val="CommentText"/>
      </w:pPr>
      <w:r>
        <w:rPr>
          <w:rStyle w:val="CommentReference"/>
        </w:rPr>
        <w:annotationRef/>
      </w:r>
      <w:r>
        <w:t xml:space="preserve">Plover, unidentified to </w:t>
      </w:r>
      <w:proofErr w:type="spellStart"/>
      <w:r>
        <w:t>spp</w:t>
      </w:r>
      <w:proofErr w:type="spellEnd"/>
      <w:r>
        <w:t xml:space="preserve"> level sighted only at </w:t>
      </w:r>
      <w:proofErr w:type="spellStart"/>
      <w:r>
        <w:t>kaitoke</w:t>
      </w:r>
      <w:proofErr w:type="spellEnd"/>
      <w:r>
        <w:t xml:space="preserve">. Filtered out of the data with the unknown </w:t>
      </w:r>
      <w:proofErr w:type="spellStart"/>
      <w:r>
        <w:t>spp</w:t>
      </w:r>
      <w:proofErr w:type="spellEnd"/>
      <w:r>
        <w:t xml:space="preserve"> but could be put back in under plover spp. No big deal either way.</w:t>
      </w:r>
    </w:p>
  </w:comment>
  <w:comment w:id="21" w:author="Quinn Asena" w:date="2021-06-24T18:25:00Z" w:initials="QA">
    <w:p w14:paraId="56B237F0" w14:textId="6CC3AE69" w:rsidR="007A0D15" w:rsidRDefault="007A0D15">
      <w:pPr>
        <w:pStyle w:val="CommentText"/>
      </w:pPr>
      <w:r>
        <w:rPr>
          <w:rStyle w:val="CommentReference"/>
        </w:rPr>
        <w:annotationRef/>
      </w:r>
      <w:r>
        <w:t>Maybe replace with fig in appendix? Was just very large.</w:t>
      </w:r>
    </w:p>
  </w:comment>
  <w:comment w:id="24" w:author="Quinn Asena" w:date="2021-06-23T21:43:00Z" w:initials="QA">
    <w:p w14:paraId="3749D5FC" w14:textId="39AF4FA8" w:rsidR="007A0D15" w:rsidRDefault="007A0D15">
      <w:pPr>
        <w:pStyle w:val="CommentText"/>
      </w:pPr>
      <w:r>
        <w:rPr>
          <w:rStyle w:val="CommentReference"/>
        </w:rPr>
        <w:annotationRef/>
      </w:r>
      <w:r>
        <w:t>You mentioned some possible reasons for this</w:t>
      </w:r>
    </w:p>
  </w:comment>
  <w:comment w:id="26" w:author="Quinn Asena" w:date="2021-06-23T21:58:00Z" w:initials="QA">
    <w:p w14:paraId="314C2B0B" w14:textId="6E4EA1FF" w:rsidR="007A0D15" w:rsidRDefault="007A0D15">
      <w:pPr>
        <w:pStyle w:val="CommentText"/>
      </w:pPr>
      <w:r>
        <w:rPr>
          <w:rStyle w:val="CommentReference"/>
        </w:rPr>
        <w:annotationRef/>
      </w:r>
      <w:r>
        <w:t>Could use some site-specific knowledge of clusters here.</w:t>
      </w:r>
    </w:p>
  </w:comment>
  <w:comment w:id="28" w:author="Quinn Asena" w:date="2021-06-28T14:00:00Z" w:initials="QA">
    <w:p w14:paraId="29F55AB0" w14:textId="53732DD7" w:rsidR="00D51100" w:rsidRDefault="00D51100">
      <w:pPr>
        <w:pStyle w:val="CommentText"/>
      </w:pPr>
      <w:r>
        <w:rPr>
          <w:rStyle w:val="CommentReference"/>
        </w:rPr>
        <w:annotationRef/>
      </w:r>
      <w:r>
        <w:t>Section could be more insightful?</w:t>
      </w:r>
    </w:p>
  </w:comment>
  <w:comment w:id="30" w:author="Quinn Asena" w:date="2021-06-28T14:00:00Z" w:initials="QA">
    <w:p w14:paraId="12B9AFAD" w14:textId="7C8561B2" w:rsidR="00D51100" w:rsidRDefault="00D51100">
      <w:pPr>
        <w:pStyle w:val="CommentText"/>
      </w:pPr>
      <w:r>
        <w:rPr>
          <w:rStyle w:val="CommentReference"/>
        </w:rPr>
        <w:annotationRef/>
      </w:r>
      <w:r>
        <w:t>Observation or detection bias…?</w:t>
      </w:r>
    </w:p>
  </w:comment>
  <w:comment w:id="34" w:author="Quinn Asena" w:date="2021-06-28T14:25:00Z" w:initials="QA">
    <w:p w14:paraId="4B52BF55" w14:textId="5D43F188" w:rsidR="00C10225" w:rsidRDefault="00C10225">
      <w:pPr>
        <w:pStyle w:val="CommentText"/>
      </w:pPr>
      <w:r>
        <w:rPr>
          <w:rStyle w:val="CommentReference"/>
        </w:rPr>
        <w:annotationRef/>
      </w:r>
      <w:r>
        <w:t>Not sure about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C590F9" w15:done="0"/>
  <w15:commentEx w15:paraId="0FBAB837" w15:done="0"/>
  <w15:commentEx w15:paraId="2FE8C693" w15:done="0"/>
  <w15:commentEx w15:paraId="79A48190" w15:done="0"/>
  <w15:commentEx w15:paraId="6C81F5DD" w15:done="0"/>
  <w15:commentEx w15:paraId="2C2984CF" w15:done="0"/>
  <w15:commentEx w15:paraId="3C590517" w15:done="0"/>
  <w15:commentEx w15:paraId="56B237F0" w15:done="0"/>
  <w15:commentEx w15:paraId="3749D5FC" w15:done="0"/>
  <w15:commentEx w15:paraId="314C2B0B" w15:done="0"/>
  <w15:commentEx w15:paraId="29F55AB0" w15:done="0"/>
  <w15:commentEx w15:paraId="12B9AFAD" w15:done="0"/>
  <w15:commentEx w15:paraId="4B52BF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21BA" w16cex:dateUtc="2021-06-24T03:22:00Z"/>
  <w16cex:commentExtensible w16cex:durableId="2484369F" w16cex:dateUtc="2021-06-27T23:53:00Z"/>
  <w16cex:commentExtensible w16cex:durableId="2484358A" w16cex:dateUtc="2021-06-27T23:48:00Z"/>
  <w16cex:commentExtensible w16cex:durableId="247F40B1" w16cex:dateUtc="2021-06-24T05:34:00Z"/>
  <w16cex:commentExtensible w16cex:durableId="2484394F" w16cex:dateUtc="2021-06-28T00:04:00Z"/>
  <w16cex:commentExtensible w16cex:durableId="24843E70" w16cex:dateUtc="2021-06-28T00:26:00Z"/>
  <w16cex:commentExtensible w16cex:durableId="24843EC6" w16cex:dateUtc="2021-06-28T00:27:00Z"/>
  <w16cex:commentExtensible w16cex:durableId="247F4CAD" w16cex:dateUtc="2021-06-24T06:25:00Z"/>
  <w16cex:commentExtensible w16cex:durableId="247E2977" w16cex:dateUtc="2021-06-23T09:43:00Z"/>
  <w16cex:commentExtensible w16cex:durableId="247E2D22" w16cex:dateUtc="2021-06-23T09:58:00Z"/>
  <w16cex:commentExtensible w16cex:durableId="24845490" w16cex:dateUtc="2021-06-28T02:00:00Z"/>
  <w16cex:commentExtensible w16cex:durableId="24845464" w16cex:dateUtc="2021-06-28T02:00:00Z"/>
  <w16cex:commentExtensible w16cex:durableId="24845A40" w16cex:dateUtc="2021-06-28T0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C590F9" w16cid:durableId="247F21BA"/>
  <w16cid:commentId w16cid:paraId="0FBAB837" w16cid:durableId="2484369F"/>
  <w16cid:commentId w16cid:paraId="2FE8C693" w16cid:durableId="2484358A"/>
  <w16cid:commentId w16cid:paraId="79A48190" w16cid:durableId="247F40B1"/>
  <w16cid:commentId w16cid:paraId="6C81F5DD" w16cid:durableId="2484394F"/>
  <w16cid:commentId w16cid:paraId="2C2984CF" w16cid:durableId="24843E70"/>
  <w16cid:commentId w16cid:paraId="3C590517" w16cid:durableId="24843EC6"/>
  <w16cid:commentId w16cid:paraId="56B237F0" w16cid:durableId="247F4CAD"/>
  <w16cid:commentId w16cid:paraId="3749D5FC" w16cid:durableId="247E2977"/>
  <w16cid:commentId w16cid:paraId="314C2B0B" w16cid:durableId="247E2D22"/>
  <w16cid:commentId w16cid:paraId="29F55AB0" w16cid:durableId="24845490"/>
  <w16cid:commentId w16cid:paraId="12B9AFAD" w16cid:durableId="24845464"/>
  <w16cid:commentId w16cid:paraId="4B52BF55" w16cid:durableId="24845A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B5B1C5" w14:textId="77777777" w:rsidR="00C42E6F" w:rsidRDefault="00C42E6F" w:rsidP="00800959">
      <w:pPr>
        <w:spacing w:after="0" w:line="240" w:lineRule="auto"/>
      </w:pPr>
      <w:r>
        <w:separator/>
      </w:r>
    </w:p>
  </w:endnote>
  <w:endnote w:type="continuationSeparator" w:id="0">
    <w:p w14:paraId="34BBFA46" w14:textId="77777777" w:rsidR="00C42E6F" w:rsidRDefault="00C42E6F"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D53EEA" w14:textId="77777777" w:rsidR="007A0D15" w:rsidRDefault="007A0D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E23E037" w14:textId="2012B5A4" w:rsidR="007A0D15" w:rsidRDefault="007A0D15">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117E38" w14:textId="77777777" w:rsidR="007A0D15" w:rsidRDefault="007A0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C63029" w14:textId="77777777" w:rsidR="00C42E6F" w:rsidRDefault="00C42E6F" w:rsidP="00800959">
      <w:pPr>
        <w:spacing w:after="0" w:line="240" w:lineRule="auto"/>
      </w:pPr>
      <w:r>
        <w:separator/>
      </w:r>
    </w:p>
  </w:footnote>
  <w:footnote w:type="continuationSeparator" w:id="0">
    <w:p w14:paraId="78687DAE" w14:textId="77777777" w:rsidR="00C42E6F" w:rsidRDefault="00C42E6F"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3B3238" w14:textId="77777777" w:rsidR="007A0D15" w:rsidRDefault="007A0D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BFF7A1" w14:textId="77777777" w:rsidR="007A0D15" w:rsidRDefault="007A0D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D89B7E" w14:textId="77777777" w:rsidR="007A0D15" w:rsidRDefault="007A0D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Quinn Asena">
    <w15:presenceInfo w15:providerId="AD" w15:userId="S::qase352@UoA.auckland.ac.nz::5fd8a2b2-924f-4e44-8cf1-abf1e71289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kwqwUASJriRCwAAAA="/>
  </w:docVars>
  <w:rsids>
    <w:rsidRoot w:val="00526E43"/>
    <w:rsid w:val="00000B13"/>
    <w:rsid w:val="00002C0D"/>
    <w:rsid w:val="00006B15"/>
    <w:rsid w:val="000071BF"/>
    <w:rsid w:val="00007D6F"/>
    <w:rsid w:val="00012A9B"/>
    <w:rsid w:val="000144A9"/>
    <w:rsid w:val="00016267"/>
    <w:rsid w:val="00020457"/>
    <w:rsid w:val="0002225C"/>
    <w:rsid w:val="0002485A"/>
    <w:rsid w:val="00025284"/>
    <w:rsid w:val="00026634"/>
    <w:rsid w:val="0003010D"/>
    <w:rsid w:val="000314F7"/>
    <w:rsid w:val="00035508"/>
    <w:rsid w:val="000415DC"/>
    <w:rsid w:val="0004261B"/>
    <w:rsid w:val="000449C0"/>
    <w:rsid w:val="00046108"/>
    <w:rsid w:val="000476AC"/>
    <w:rsid w:val="000479F9"/>
    <w:rsid w:val="000574D0"/>
    <w:rsid w:val="00061692"/>
    <w:rsid w:val="0006188F"/>
    <w:rsid w:val="00065277"/>
    <w:rsid w:val="00065E62"/>
    <w:rsid w:val="00071246"/>
    <w:rsid w:val="000724AA"/>
    <w:rsid w:val="0007368E"/>
    <w:rsid w:val="00074B65"/>
    <w:rsid w:val="000754B7"/>
    <w:rsid w:val="00080C3F"/>
    <w:rsid w:val="00084ABC"/>
    <w:rsid w:val="00085A2C"/>
    <w:rsid w:val="00085C40"/>
    <w:rsid w:val="000870EE"/>
    <w:rsid w:val="00091915"/>
    <w:rsid w:val="00092848"/>
    <w:rsid w:val="00093118"/>
    <w:rsid w:val="0009312A"/>
    <w:rsid w:val="00094042"/>
    <w:rsid w:val="000974D2"/>
    <w:rsid w:val="000A3007"/>
    <w:rsid w:val="000A43D0"/>
    <w:rsid w:val="000A46A5"/>
    <w:rsid w:val="000B5E05"/>
    <w:rsid w:val="000B7E90"/>
    <w:rsid w:val="000C04C4"/>
    <w:rsid w:val="000C2A96"/>
    <w:rsid w:val="000C4C86"/>
    <w:rsid w:val="000C5605"/>
    <w:rsid w:val="000D18B4"/>
    <w:rsid w:val="000D29EB"/>
    <w:rsid w:val="000D3934"/>
    <w:rsid w:val="000D52E2"/>
    <w:rsid w:val="000E2AD5"/>
    <w:rsid w:val="000E3770"/>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182F"/>
    <w:rsid w:val="00142394"/>
    <w:rsid w:val="0015280C"/>
    <w:rsid w:val="001567ED"/>
    <w:rsid w:val="001576A8"/>
    <w:rsid w:val="00157F1B"/>
    <w:rsid w:val="00162B56"/>
    <w:rsid w:val="00162E34"/>
    <w:rsid w:val="001638F2"/>
    <w:rsid w:val="0016587C"/>
    <w:rsid w:val="001730D9"/>
    <w:rsid w:val="00177A68"/>
    <w:rsid w:val="0018096E"/>
    <w:rsid w:val="00182EF5"/>
    <w:rsid w:val="00185279"/>
    <w:rsid w:val="00197B19"/>
    <w:rsid w:val="001A08A1"/>
    <w:rsid w:val="001A0FBC"/>
    <w:rsid w:val="001A18EA"/>
    <w:rsid w:val="001A418A"/>
    <w:rsid w:val="001A77C8"/>
    <w:rsid w:val="001B00E6"/>
    <w:rsid w:val="001B0528"/>
    <w:rsid w:val="001B7709"/>
    <w:rsid w:val="001C08E7"/>
    <w:rsid w:val="001C1B0C"/>
    <w:rsid w:val="001C4A48"/>
    <w:rsid w:val="001D1AA5"/>
    <w:rsid w:val="001D33FE"/>
    <w:rsid w:val="001D3BEE"/>
    <w:rsid w:val="001E3CC8"/>
    <w:rsid w:val="001F24F9"/>
    <w:rsid w:val="001F4017"/>
    <w:rsid w:val="001F6504"/>
    <w:rsid w:val="001F6C7C"/>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3873"/>
    <w:rsid w:val="00233ED1"/>
    <w:rsid w:val="00240A5F"/>
    <w:rsid w:val="002417C4"/>
    <w:rsid w:val="00243741"/>
    <w:rsid w:val="00257962"/>
    <w:rsid w:val="002608B0"/>
    <w:rsid w:val="00260BD6"/>
    <w:rsid w:val="00272728"/>
    <w:rsid w:val="0027340D"/>
    <w:rsid w:val="00275309"/>
    <w:rsid w:val="002833E1"/>
    <w:rsid w:val="002840FD"/>
    <w:rsid w:val="0028519E"/>
    <w:rsid w:val="0029478F"/>
    <w:rsid w:val="002A0CA2"/>
    <w:rsid w:val="002A23A3"/>
    <w:rsid w:val="002A2E10"/>
    <w:rsid w:val="002A416A"/>
    <w:rsid w:val="002A4B30"/>
    <w:rsid w:val="002B266C"/>
    <w:rsid w:val="002B2998"/>
    <w:rsid w:val="002B53D5"/>
    <w:rsid w:val="002B5D5D"/>
    <w:rsid w:val="002C05D2"/>
    <w:rsid w:val="002C22E1"/>
    <w:rsid w:val="002C3331"/>
    <w:rsid w:val="002D06FF"/>
    <w:rsid w:val="002E0BEC"/>
    <w:rsid w:val="002F160C"/>
    <w:rsid w:val="002F2E01"/>
    <w:rsid w:val="002F4AA1"/>
    <w:rsid w:val="002F62E7"/>
    <w:rsid w:val="002F7D3A"/>
    <w:rsid w:val="00300960"/>
    <w:rsid w:val="003101AF"/>
    <w:rsid w:val="00311110"/>
    <w:rsid w:val="00311655"/>
    <w:rsid w:val="0031222B"/>
    <w:rsid w:val="003122B8"/>
    <w:rsid w:val="00315965"/>
    <w:rsid w:val="00333F11"/>
    <w:rsid w:val="00335BBC"/>
    <w:rsid w:val="00336B89"/>
    <w:rsid w:val="003401A7"/>
    <w:rsid w:val="00343DBF"/>
    <w:rsid w:val="00347F88"/>
    <w:rsid w:val="003504A5"/>
    <w:rsid w:val="00367AD6"/>
    <w:rsid w:val="00370C2B"/>
    <w:rsid w:val="0037657D"/>
    <w:rsid w:val="00382DFE"/>
    <w:rsid w:val="00384771"/>
    <w:rsid w:val="00384C06"/>
    <w:rsid w:val="003855D3"/>
    <w:rsid w:val="003934AC"/>
    <w:rsid w:val="00393D6F"/>
    <w:rsid w:val="00396935"/>
    <w:rsid w:val="003A240A"/>
    <w:rsid w:val="003A56F1"/>
    <w:rsid w:val="003A5FF5"/>
    <w:rsid w:val="003B308C"/>
    <w:rsid w:val="003B4F2F"/>
    <w:rsid w:val="003B5692"/>
    <w:rsid w:val="003B60A3"/>
    <w:rsid w:val="003B648B"/>
    <w:rsid w:val="003B696F"/>
    <w:rsid w:val="003B763F"/>
    <w:rsid w:val="003C43DD"/>
    <w:rsid w:val="003C497A"/>
    <w:rsid w:val="003D525D"/>
    <w:rsid w:val="003D774F"/>
    <w:rsid w:val="003E0CB6"/>
    <w:rsid w:val="003E5D94"/>
    <w:rsid w:val="003F6CA4"/>
    <w:rsid w:val="003F7C6D"/>
    <w:rsid w:val="004007E5"/>
    <w:rsid w:val="00405410"/>
    <w:rsid w:val="0040719E"/>
    <w:rsid w:val="004129E0"/>
    <w:rsid w:val="00413128"/>
    <w:rsid w:val="00417834"/>
    <w:rsid w:val="00420414"/>
    <w:rsid w:val="0042256A"/>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B12C6"/>
    <w:rsid w:val="004B1DCF"/>
    <w:rsid w:val="004B66CE"/>
    <w:rsid w:val="004B6A85"/>
    <w:rsid w:val="004D6B5B"/>
    <w:rsid w:val="004D6FF4"/>
    <w:rsid w:val="004E4281"/>
    <w:rsid w:val="004E7DAD"/>
    <w:rsid w:val="00504BC2"/>
    <w:rsid w:val="00504D30"/>
    <w:rsid w:val="00506CDA"/>
    <w:rsid w:val="00510B7C"/>
    <w:rsid w:val="005175A9"/>
    <w:rsid w:val="00520A2D"/>
    <w:rsid w:val="0052382C"/>
    <w:rsid w:val="005238AA"/>
    <w:rsid w:val="005239FB"/>
    <w:rsid w:val="0052520A"/>
    <w:rsid w:val="00526AD4"/>
    <w:rsid w:val="00526E43"/>
    <w:rsid w:val="005335BA"/>
    <w:rsid w:val="0053412D"/>
    <w:rsid w:val="00535570"/>
    <w:rsid w:val="00536883"/>
    <w:rsid w:val="00540EC4"/>
    <w:rsid w:val="005426EB"/>
    <w:rsid w:val="00543505"/>
    <w:rsid w:val="00546C53"/>
    <w:rsid w:val="00550B24"/>
    <w:rsid w:val="005527F5"/>
    <w:rsid w:val="00553508"/>
    <w:rsid w:val="005538CC"/>
    <w:rsid w:val="00555EE9"/>
    <w:rsid w:val="00556F9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1155E"/>
    <w:rsid w:val="00614BE9"/>
    <w:rsid w:val="00620528"/>
    <w:rsid w:val="00623293"/>
    <w:rsid w:val="0062355B"/>
    <w:rsid w:val="006246B8"/>
    <w:rsid w:val="00630281"/>
    <w:rsid w:val="0063276F"/>
    <w:rsid w:val="0063712F"/>
    <w:rsid w:val="00637942"/>
    <w:rsid w:val="00637DB7"/>
    <w:rsid w:val="006432E3"/>
    <w:rsid w:val="0064550D"/>
    <w:rsid w:val="00645825"/>
    <w:rsid w:val="00655963"/>
    <w:rsid w:val="006616A7"/>
    <w:rsid w:val="00662B9E"/>
    <w:rsid w:val="00662DD3"/>
    <w:rsid w:val="006634B2"/>
    <w:rsid w:val="00667A34"/>
    <w:rsid w:val="006701DA"/>
    <w:rsid w:val="00675472"/>
    <w:rsid w:val="00675499"/>
    <w:rsid w:val="00675CC5"/>
    <w:rsid w:val="0068121B"/>
    <w:rsid w:val="00681869"/>
    <w:rsid w:val="00681B91"/>
    <w:rsid w:val="00684397"/>
    <w:rsid w:val="006844CF"/>
    <w:rsid w:val="006900BC"/>
    <w:rsid w:val="00691BAB"/>
    <w:rsid w:val="00695A3B"/>
    <w:rsid w:val="00695E3B"/>
    <w:rsid w:val="006A44C0"/>
    <w:rsid w:val="006B327A"/>
    <w:rsid w:val="006B504F"/>
    <w:rsid w:val="006C0066"/>
    <w:rsid w:val="006D1FEC"/>
    <w:rsid w:val="006D28ED"/>
    <w:rsid w:val="006D6FB8"/>
    <w:rsid w:val="006E31A8"/>
    <w:rsid w:val="006E3295"/>
    <w:rsid w:val="006E567E"/>
    <w:rsid w:val="006E5DC5"/>
    <w:rsid w:val="006E670A"/>
    <w:rsid w:val="006F2107"/>
    <w:rsid w:val="006F22E6"/>
    <w:rsid w:val="006F5061"/>
    <w:rsid w:val="00703C4F"/>
    <w:rsid w:val="0070548D"/>
    <w:rsid w:val="00705649"/>
    <w:rsid w:val="007067A4"/>
    <w:rsid w:val="00706CC4"/>
    <w:rsid w:val="00707338"/>
    <w:rsid w:val="00707516"/>
    <w:rsid w:val="0070777E"/>
    <w:rsid w:val="007141C2"/>
    <w:rsid w:val="0071469C"/>
    <w:rsid w:val="00723681"/>
    <w:rsid w:val="00727876"/>
    <w:rsid w:val="007335BA"/>
    <w:rsid w:val="007344FF"/>
    <w:rsid w:val="007350F6"/>
    <w:rsid w:val="0073675F"/>
    <w:rsid w:val="00737EDA"/>
    <w:rsid w:val="00741354"/>
    <w:rsid w:val="00742406"/>
    <w:rsid w:val="00743A5F"/>
    <w:rsid w:val="0075083D"/>
    <w:rsid w:val="00751B43"/>
    <w:rsid w:val="007530AF"/>
    <w:rsid w:val="00753E09"/>
    <w:rsid w:val="007563D7"/>
    <w:rsid w:val="00763D94"/>
    <w:rsid w:val="00763DC7"/>
    <w:rsid w:val="00764730"/>
    <w:rsid w:val="00764A65"/>
    <w:rsid w:val="00771BD4"/>
    <w:rsid w:val="0077293E"/>
    <w:rsid w:val="00777ED3"/>
    <w:rsid w:val="0078121B"/>
    <w:rsid w:val="00786646"/>
    <w:rsid w:val="00787F4C"/>
    <w:rsid w:val="007902B0"/>
    <w:rsid w:val="007913B3"/>
    <w:rsid w:val="00791B37"/>
    <w:rsid w:val="007928FB"/>
    <w:rsid w:val="00792A5C"/>
    <w:rsid w:val="007967F7"/>
    <w:rsid w:val="007A0D15"/>
    <w:rsid w:val="007A7768"/>
    <w:rsid w:val="007B47A7"/>
    <w:rsid w:val="007B6FDB"/>
    <w:rsid w:val="007C066D"/>
    <w:rsid w:val="007C0CDB"/>
    <w:rsid w:val="007C3A79"/>
    <w:rsid w:val="007C4D76"/>
    <w:rsid w:val="007C5813"/>
    <w:rsid w:val="007C5BC9"/>
    <w:rsid w:val="007E17A6"/>
    <w:rsid w:val="007E2797"/>
    <w:rsid w:val="007F0246"/>
    <w:rsid w:val="007F1290"/>
    <w:rsid w:val="007F4F89"/>
    <w:rsid w:val="00800959"/>
    <w:rsid w:val="0080158A"/>
    <w:rsid w:val="00801C43"/>
    <w:rsid w:val="00802793"/>
    <w:rsid w:val="00810D16"/>
    <w:rsid w:val="00812FA0"/>
    <w:rsid w:val="008270A5"/>
    <w:rsid w:val="0083526C"/>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7C6"/>
    <w:rsid w:val="008A42E6"/>
    <w:rsid w:val="008A5B83"/>
    <w:rsid w:val="008B42E1"/>
    <w:rsid w:val="008B44BD"/>
    <w:rsid w:val="008B5796"/>
    <w:rsid w:val="008C075E"/>
    <w:rsid w:val="008C16B9"/>
    <w:rsid w:val="008C6EA0"/>
    <w:rsid w:val="008D207A"/>
    <w:rsid w:val="008D68B9"/>
    <w:rsid w:val="008D6DAC"/>
    <w:rsid w:val="008D7B91"/>
    <w:rsid w:val="008E1351"/>
    <w:rsid w:val="008E58B2"/>
    <w:rsid w:val="008F1773"/>
    <w:rsid w:val="008F1873"/>
    <w:rsid w:val="008F1D0B"/>
    <w:rsid w:val="008F736C"/>
    <w:rsid w:val="009008BA"/>
    <w:rsid w:val="00911EAB"/>
    <w:rsid w:val="00912FED"/>
    <w:rsid w:val="00956BE5"/>
    <w:rsid w:val="00962CFB"/>
    <w:rsid w:val="00963D15"/>
    <w:rsid w:val="00965195"/>
    <w:rsid w:val="00974199"/>
    <w:rsid w:val="0097723C"/>
    <w:rsid w:val="00977C83"/>
    <w:rsid w:val="009842E8"/>
    <w:rsid w:val="00987420"/>
    <w:rsid w:val="00991BB3"/>
    <w:rsid w:val="009939F2"/>
    <w:rsid w:val="00995B50"/>
    <w:rsid w:val="009A3418"/>
    <w:rsid w:val="009A40B5"/>
    <w:rsid w:val="009A7CC4"/>
    <w:rsid w:val="009B26E4"/>
    <w:rsid w:val="009B3E2F"/>
    <w:rsid w:val="009C1132"/>
    <w:rsid w:val="009C1D6B"/>
    <w:rsid w:val="009C27BC"/>
    <w:rsid w:val="009D0A1F"/>
    <w:rsid w:val="009D49F8"/>
    <w:rsid w:val="009D62A5"/>
    <w:rsid w:val="009E7BA4"/>
    <w:rsid w:val="009F130B"/>
    <w:rsid w:val="009F2A4C"/>
    <w:rsid w:val="009F58AC"/>
    <w:rsid w:val="00A00C1C"/>
    <w:rsid w:val="00A04C59"/>
    <w:rsid w:val="00A05D1B"/>
    <w:rsid w:val="00A05DCB"/>
    <w:rsid w:val="00A118C9"/>
    <w:rsid w:val="00A1223C"/>
    <w:rsid w:val="00A15410"/>
    <w:rsid w:val="00A218BA"/>
    <w:rsid w:val="00A23940"/>
    <w:rsid w:val="00A23A67"/>
    <w:rsid w:val="00A24390"/>
    <w:rsid w:val="00A34454"/>
    <w:rsid w:val="00A34DBD"/>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6DF2"/>
    <w:rsid w:val="00A777A1"/>
    <w:rsid w:val="00A8105A"/>
    <w:rsid w:val="00A9162C"/>
    <w:rsid w:val="00A967A6"/>
    <w:rsid w:val="00AA51B5"/>
    <w:rsid w:val="00AB02D8"/>
    <w:rsid w:val="00AB2640"/>
    <w:rsid w:val="00AB57C0"/>
    <w:rsid w:val="00AB5EC5"/>
    <w:rsid w:val="00AC495F"/>
    <w:rsid w:val="00AC58DB"/>
    <w:rsid w:val="00AD0125"/>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53E3"/>
    <w:rsid w:val="00B77A05"/>
    <w:rsid w:val="00B916D4"/>
    <w:rsid w:val="00B93C4C"/>
    <w:rsid w:val="00B946E9"/>
    <w:rsid w:val="00B94DD3"/>
    <w:rsid w:val="00B963B8"/>
    <w:rsid w:val="00BA00C5"/>
    <w:rsid w:val="00BA1DCB"/>
    <w:rsid w:val="00BA2496"/>
    <w:rsid w:val="00BA3F6A"/>
    <w:rsid w:val="00BA6AA0"/>
    <w:rsid w:val="00BA6E17"/>
    <w:rsid w:val="00BA741D"/>
    <w:rsid w:val="00BB3B85"/>
    <w:rsid w:val="00BB48E2"/>
    <w:rsid w:val="00BB7ACF"/>
    <w:rsid w:val="00BC311B"/>
    <w:rsid w:val="00BC413F"/>
    <w:rsid w:val="00BC5B52"/>
    <w:rsid w:val="00BC61E6"/>
    <w:rsid w:val="00BC7341"/>
    <w:rsid w:val="00BD1D2A"/>
    <w:rsid w:val="00BD566D"/>
    <w:rsid w:val="00BD6C23"/>
    <w:rsid w:val="00BE56C7"/>
    <w:rsid w:val="00BE7094"/>
    <w:rsid w:val="00BF0A92"/>
    <w:rsid w:val="00BF163F"/>
    <w:rsid w:val="00BF1725"/>
    <w:rsid w:val="00BF35E1"/>
    <w:rsid w:val="00C0020E"/>
    <w:rsid w:val="00C02D7F"/>
    <w:rsid w:val="00C02FB2"/>
    <w:rsid w:val="00C0618C"/>
    <w:rsid w:val="00C062A5"/>
    <w:rsid w:val="00C079C4"/>
    <w:rsid w:val="00C10225"/>
    <w:rsid w:val="00C1597E"/>
    <w:rsid w:val="00C163FA"/>
    <w:rsid w:val="00C17112"/>
    <w:rsid w:val="00C2032F"/>
    <w:rsid w:val="00C217F9"/>
    <w:rsid w:val="00C22506"/>
    <w:rsid w:val="00C225C9"/>
    <w:rsid w:val="00C228FC"/>
    <w:rsid w:val="00C27554"/>
    <w:rsid w:val="00C31B2B"/>
    <w:rsid w:val="00C32C3B"/>
    <w:rsid w:val="00C33CD8"/>
    <w:rsid w:val="00C35472"/>
    <w:rsid w:val="00C36178"/>
    <w:rsid w:val="00C420C1"/>
    <w:rsid w:val="00C42E6F"/>
    <w:rsid w:val="00C449D6"/>
    <w:rsid w:val="00C4500B"/>
    <w:rsid w:val="00C51A6C"/>
    <w:rsid w:val="00C51D3F"/>
    <w:rsid w:val="00C551D1"/>
    <w:rsid w:val="00C55349"/>
    <w:rsid w:val="00C57ECA"/>
    <w:rsid w:val="00C626B1"/>
    <w:rsid w:val="00C64E19"/>
    <w:rsid w:val="00C64E21"/>
    <w:rsid w:val="00C70FDD"/>
    <w:rsid w:val="00C73B69"/>
    <w:rsid w:val="00C765A1"/>
    <w:rsid w:val="00C94119"/>
    <w:rsid w:val="00CA00FA"/>
    <w:rsid w:val="00CA0FF7"/>
    <w:rsid w:val="00CA1754"/>
    <w:rsid w:val="00CA64BE"/>
    <w:rsid w:val="00CB02C9"/>
    <w:rsid w:val="00CB2694"/>
    <w:rsid w:val="00CB384A"/>
    <w:rsid w:val="00CB4698"/>
    <w:rsid w:val="00CB797E"/>
    <w:rsid w:val="00CC3BB9"/>
    <w:rsid w:val="00CC3BD5"/>
    <w:rsid w:val="00CC5ABB"/>
    <w:rsid w:val="00CD45AD"/>
    <w:rsid w:val="00CD654A"/>
    <w:rsid w:val="00CD7225"/>
    <w:rsid w:val="00CD761E"/>
    <w:rsid w:val="00CE4D60"/>
    <w:rsid w:val="00CE5BA9"/>
    <w:rsid w:val="00CF12DB"/>
    <w:rsid w:val="00CF5D74"/>
    <w:rsid w:val="00D002EC"/>
    <w:rsid w:val="00D06DFE"/>
    <w:rsid w:val="00D11B2E"/>
    <w:rsid w:val="00D11FA4"/>
    <w:rsid w:val="00D161ED"/>
    <w:rsid w:val="00D1629A"/>
    <w:rsid w:val="00D20ADD"/>
    <w:rsid w:val="00D2172A"/>
    <w:rsid w:val="00D26EFB"/>
    <w:rsid w:val="00D33795"/>
    <w:rsid w:val="00D36470"/>
    <w:rsid w:val="00D37203"/>
    <w:rsid w:val="00D37CD3"/>
    <w:rsid w:val="00D41376"/>
    <w:rsid w:val="00D50EBD"/>
    <w:rsid w:val="00D51100"/>
    <w:rsid w:val="00D53B8B"/>
    <w:rsid w:val="00D63455"/>
    <w:rsid w:val="00D64386"/>
    <w:rsid w:val="00D67521"/>
    <w:rsid w:val="00D70EA8"/>
    <w:rsid w:val="00D74E3B"/>
    <w:rsid w:val="00D752BA"/>
    <w:rsid w:val="00D75C2A"/>
    <w:rsid w:val="00D75F29"/>
    <w:rsid w:val="00D84738"/>
    <w:rsid w:val="00D94923"/>
    <w:rsid w:val="00D967EE"/>
    <w:rsid w:val="00DA1EA9"/>
    <w:rsid w:val="00DA3FAC"/>
    <w:rsid w:val="00DA4345"/>
    <w:rsid w:val="00DA44CE"/>
    <w:rsid w:val="00DB0A84"/>
    <w:rsid w:val="00DB1976"/>
    <w:rsid w:val="00DB5A12"/>
    <w:rsid w:val="00DC14B6"/>
    <w:rsid w:val="00DC1DCF"/>
    <w:rsid w:val="00DC46E8"/>
    <w:rsid w:val="00DC5226"/>
    <w:rsid w:val="00DC574C"/>
    <w:rsid w:val="00DC64CE"/>
    <w:rsid w:val="00DC6E56"/>
    <w:rsid w:val="00DD0451"/>
    <w:rsid w:val="00DD3295"/>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42D0"/>
    <w:rsid w:val="00E74665"/>
    <w:rsid w:val="00E75114"/>
    <w:rsid w:val="00E75CDC"/>
    <w:rsid w:val="00E75DED"/>
    <w:rsid w:val="00E7735E"/>
    <w:rsid w:val="00E777C4"/>
    <w:rsid w:val="00E77D03"/>
    <w:rsid w:val="00E90AA6"/>
    <w:rsid w:val="00E947EF"/>
    <w:rsid w:val="00E94B40"/>
    <w:rsid w:val="00E9662C"/>
    <w:rsid w:val="00EA1AEE"/>
    <w:rsid w:val="00EB29F0"/>
    <w:rsid w:val="00EC7759"/>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436"/>
    <w:rsid w:val="00F7707D"/>
    <w:rsid w:val="00F808F8"/>
    <w:rsid w:val="00F81363"/>
    <w:rsid w:val="00F8614E"/>
    <w:rsid w:val="00F9238A"/>
    <w:rsid w:val="00FA15E5"/>
    <w:rsid w:val="00FA2F1F"/>
    <w:rsid w:val="00FA7983"/>
    <w:rsid w:val="00FB0E5A"/>
    <w:rsid w:val="00FB61F3"/>
    <w:rsid w:val="00FC2D77"/>
    <w:rsid w:val="00FC3231"/>
    <w:rsid w:val="00FC3A1E"/>
    <w:rsid w:val="00FC610B"/>
    <w:rsid w:val="00FC79DF"/>
    <w:rsid w:val="00FD2E76"/>
    <w:rsid w:val="00FD3C9A"/>
    <w:rsid w:val="00FD3DDC"/>
    <w:rsid w:val="00FD5C91"/>
    <w:rsid w:val="00FE0F68"/>
    <w:rsid w:val="00FE23D5"/>
    <w:rsid w:val="00FE2521"/>
    <w:rsid w:val="00FE2725"/>
    <w:rsid w:val="00FE39CF"/>
    <w:rsid w:val="00FE74D9"/>
    <w:rsid w:val="00FF3778"/>
    <w:rsid w:val="00FF4583"/>
    <w:rsid w:val="00FF54F9"/>
    <w:rsid w:val="00FF5AED"/>
    <w:rsid w:val="00FF763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 w:type="paragraph" w:styleId="Bibliography">
    <w:name w:val="Bibliography"/>
    <w:basedOn w:val="Normal"/>
    <w:next w:val="Normal"/>
    <w:uiPriority w:val="37"/>
    <w:unhideWhenUsed/>
    <w:rsid w:val="00D51100"/>
    <w:pPr>
      <w:spacing w:after="0" w:line="480" w:lineRule="auto"/>
      <w:ind w:left="720" w:hanging="720"/>
    </w:pPr>
  </w:style>
  <w:style w:type="paragraph" w:styleId="TOC1">
    <w:name w:val="toc 1"/>
    <w:basedOn w:val="Normal"/>
    <w:next w:val="Normal"/>
    <w:autoRedefine/>
    <w:uiPriority w:val="39"/>
    <w:unhideWhenUsed/>
    <w:rsid w:val="00025284"/>
    <w:pPr>
      <w:spacing w:after="100"/>
    </w:pPr>
  </w:style>
  <w:style w:type="paragraph" w:styleId="TOC2">
    <w:name w:val="toc 2"/>
    <w:basedOn w:val="Normal"/>
    <w:next w:val="Normal"/>
    <w:autoRedefine/>
    <w:uiPriority w:val="39"/>
    <w:unhideWhenUsed/>
    <w:rsid w:val="00025284"/>
    <w:pPr>
      <w:spacing w:after="100"/>
      <w:ind w:left="220"/>
    </w:pPr>
  </w:style>
  <w:style w:type="paragraph" w:styleId="TOC3">
    <w:name w:val="toc 3"/>
    <w:basedOn w:val="Normal"/>
    <w:next w:val="Normal"/>
    <w:autoRedefine/>
    <w:uiPriority w:val="39"/>
    <w:unhideWhenUsed/>
    <w:rsid w:val="00025284"/>
    <w:pPr>
      <w:spacing w:after="100"/>
      <w:ind w:left="440"/>
    </w:pPr>
  </w:style>
  <w:style w:type="character" w:styleId="Hyperlink">
    <w:name w:val="Hyperlink"/>
    <w:basedOn w:val="DefaultParagraphFont"/>
    <w:uiPriority w:val="99"/>
    <w:unhideWhenUsed/>
    <w:rsid w:val="000252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2.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customXml/itemProps4.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890</TotalTime>
  <Pages>18</Pages>
  <Words>12545</Words>
  <Characters>71511</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793</cp:revision>
  <cp:lastPrinted>2021-06-17T02:30:00Z</cp:lastPrinted>
  <dcterms:created xsi:type="dcterms:W3CDTF">2021-06-14T04:38:00Z</dcterms:created>
  <dcterms:modified xsi:type="dcterms:W3CDTF">2021-06-28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xFgph1Pr"/&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